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1A1B1" w14:textId="77777777" w:rsidR="00C61C90" w:rsidRPr="00C61C90" w:rsidRDefault="00C61C90" w:rsidP="00C61C90">
      <w:pPr>
        <w:jc w:val="center"/>
        <w:rPr>
          <w:sz w:val="32"/>
          <w:szCs w:val="32"/>
        </w:rPr>
      </w:pPr>
      <w:r w:rsidRPr="00C61C90">
        <w:rPr>
          <w:sz w:val="32"/>
          <w:szCs w:val="32"/>
        </w:rPr>
        <w:t>Complications of Direct Current Cardioversion</w:t>
      </w:r>
    </w:p>
    <w:p w14:paraId="2DB3A755" w14:textId="20BACC64" w:rsidR="00C61C90" w:rsidRPr="00C61C90" w:rsidRDefault="00C61C90" w:rsidP="00C61C90">
      <w:pPr>
        <w:jc w:val="center"/>
        <w:rPr>
          <w:b/>
        </w:rPr>
      </w:pPr>
      <w:r w:rsidRPr="00C61C90">
        <w:t xml:space="preserve">including sedation-related complications and comparison with </w:t>
      </w:r>
      <w:r w:rsidR="0006029B">
        <w:t>pharmacol</w:t>
      </w:r>
      <w:r w:rsidR="00FE5082">
        <w:t>og</w:t>
      </w:r>
      <w:r w:rsidRPr="00C61C90">
        <w:t>ical cardioversion</w:t>
      </w:r>
    </w:p>
    <w:p w14:paraId="5B1C985A" w14:textId="77777777" w:rsidR="00C61C90" w:rsidRDefault="00C61C90" w:rsidP="00C61C90">
      <w:pPr>
        <w:jc w:val="center"/>
      </w:pPr>
    </w:p>
    <w:p w14:paraId="6D9A277A" w14:textId="77777777" w:rsidR="00C61C90" w:rsidRDefault="00C61C90" w:rsidP="00C61C90">
      <w:pPr>
        <w:jc w:val="center"/>
      </w:pPr>
    </w:p>
    <w:p w14:paraId="40EEC425" w14:textId="3D1522BA" w:rsidR="00C61C90" w:rsidRDefault="00024639" w:rsidP="00C61C90">
      <w:pPr>
        <w:jc w:val="center"/>
      </w:pPr>
      <w:r>
        <w:t>Jay W. Mason, MD</w:t>
      </w:r>
      <w:bookmarkStart w:id="0" w:name="_GoBack"/>
      <w:bookmarkEnd w:id="0"/>
    </w:p>
    <w:p w14:paraId="3C58B347" w14:textId="31E2920C" w:rsidR="001D2FBD" w:rsidRDefault="00C61C90" w:rsidP="001D2FBD">
      <w:pPr>
        <w:jc w:val="center"/>
        <w:sectPr w:rsidR="001D2FBD" w:rsidSect="001D2FBD">
          <w:pgSz w:w="12240" w:h="15840" w:code="1"/>
          <w:pgMar w:top="1440" w:right="1440" w:bottom="1440" w:left="1440" w:header="720" w:footer="720" w:gutter="0"/>
          <w:cols w:space="720"/>
          <w:vAlign w:val="center"/>
          <w:docGrid w:linePitch="360"/>
        </w:sectPr>
      </w:pPr>
      <w:r>
        <w:t>March 2</w:t>
      </w:r>
      <w:r w:rsidR="00212838">
        <w:t>6</w:t>
      </w:r>
      <w:r>
        <w:t>, 2019</w:t>
      </w:r>
      <w:bookmarkStart w:id="1" w:name="_Ref4485570"/>
    </w:p>
    <w:bookmarkEnd w:id="1"/>
    <w:p w14:paraId="5ECC0A53" w14:textId="2805E757" w:rsidR="00D448FF" w:rsidRPr="002713F8" w:rsidRDefault="0006029B" w:rsidP="00AF05A7">
      <w:pPr>
        <w:pStyle w:val="Heading1"/>
      </w:pPr>
      <w:r w:rsidRPr="002713F8">
        <w:lastRenderedPageBreak/>
        <w:t>Introduction</w:t>
      </w:r>
    </w:p>
    <w:p w14:paraId="3A12B538" w14:textId="77777777" w:rsidR="00A133EA" w:rsidRDefault="0006029B" w:rsidP="00A133EA">
      <w:r>
        <w:t xml:space="preserve">Direct current </w:t>
      </w:r>
      <w:r w:rsidR="002713F8">
        <w:t xml:space="preserve">electrical </w:t>
      </w:r>
      <w:r>
        <w:t>cardioversion is the preferred method to terminate acute atrial fibrillation in the United States</w:t>
      </w:r>
      <w:r w:rsidR="00FE5082">
        <w:t xml:space="preserve"> &lt;looking for reference to document this</w:t>
      </w:r>
      <w:r w:rsidR="00B40061">
        <w:t xml:space="preserve"> -please help</w:t>
      </w:r>
      <w:r w:rsidR="00FE5082">
        <w:t>&gt;.</w:t>
      </w:r>
      <w:r w:rsidR="00B40061">
        <w:t xml:space="preserve">  This preference appears to be based on the impression that it is safer, faster and more effective than pharmacological conversion.  </w:t>
      </w:r>
      <w:r w:rsidR="00A133EA">
        <w:t>The primary purpose of this report is to examine adverse effects of electrical cardioversion, including those related to sedation.  Overall advantages and disadvantages of the electrical and pharmacological cardioversion will be discussed.</w:t>
      </w:r>
    </w:p>
    <w:p w14:paraId="2C26F50E" w14:textId="067CA37B" w:rsidR="002713F8" w:rsidRDefault="002713F8" w:rsidP="00AF05A7">
      <w:pPr>
        <w:pStyle w:val="Heading1"/>
      </w:pPr>
      <w:r>
        <w:t>Complications of Electrical Cardioversion</w:t>
      </w:r>
    </w:p>
    <w:p w14:paraId="76984CB8" w14:textId="07A37728" w:rsidR="002713F8" w:rsidRDefault="00822E75">
      <w:r>
        <w:t xml:space="preserve">Known complications of electrical cardioversion are listed in </w:t>
      </w:r>
      <w:r>
        <w:fldChar w:fldCharType="begin"/>
      </w:r>
      <w:r>
        <w:instrText xml:space="preserve"> REF _Ref4395618 \h </w:instrText>
      </w:r>
      <w:r>
        <w:fldChar w:fldCharType="separate"/>
      </w:r>
      <w:r>
        <w:t xml:space="preserve">Table </w:t>
      </w:r>
      <w:r>
        <w:rPr>
          <w:noProof/>
        </w:rPr>
        <w:t>1</w:t>
      </w:r>
      <w:r>
        <w:fldChar w:fldCharType="end"/>
      </w:r>
      <w:r>
        <w:t xml:space="preserve"> in rough order of medical severity.  Reliable incidence rates for these adverse effects are not uniformly available.  Each complication is discussed below.  Thromboembolic</w:t>
      </w:r>
      <w:r w:rsidR="00CE5FF5">
        <w:t xml:space="preserve"> and bradycardia</w:t>
      </w:r>
      <w:r>
        <w:t xml:space="preserve"> events are not included, as they are expected to be similar for the electrical and pharmacological methods.</w:t>
      </w:r>
    </w:p>
    <w:p w14:paraId="251EE691" w14:textId="5C004C1A" w:rsidR="0007332C" w:rsidRDefault="0007332C">
      <w:r>
        <w:rPr>
          <w:noProof/>
        </w:rPr>
        <mc:AlternateContent>
          <mc:Choice Requires="wps">
            <w:drawing>
              <wp:anchor distT="0" distB="0" distL="114300" distR="114300" simplePos="0" relativeHeight="251660288" behindDoc="1" locked="0" layoutInCell="1" allowOverlap="1" wp14:anchorId="12746660" wp14:editId="23D61984">
                <wp:simplePos x="0" y="0"/>
                <wp:positionH relativeFrom="margin">
                  <wp:align>left</wp:align>
                </wp:positionH>
                <wp:positionV relativeFrom="paragraph">
                  <wp:posOffset>4445</wp:posOffset>
                </wp:positionV>
                <wp:extent cx="2360930" cy="1695450"/>
                <wp:effectExtent l="0" t="0" r="1270" b="0"/>
                <wp:wrapTight wrapText="bothSides">
                  <wp:wrapPolygon edited="0">
                    <wp:start x="0" y="0"/>
                    <wp:lineTo x="0" y="21357"/>
                    <wp:lineTo x="21437" y="21357"/>
                    <wp:lineTo x="21437"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695450"/>
                        </a:xfrm>
                        <a:prstGeom prst="rect">
                          <a:avLst/>
                        </a:prstGeom>
                        <a:solidFill>
                          <a:srgbClr val="FFFFFF"/>
                        </a:solidFill>
                        <a:ln w="9525">
                          <a:noFill/>
                          <a:miter lim="800000"/>
                          <a:headEnd/>
                          <a:tailEnd/>
                        </a:ln>
                      </wps:spPr>
                      <wps:txbx>
                        <w:txbxContent>
                          <w:p w14:paraId="0DF47B34" w14:textId="77777777" w:rsidR="0007332C" w:rsidRPr="0007332C" w:rsidRDefault="0007332C" w:rsidP="0007332C">
                            <w:pPr>
                              <w:pStyle w:val="Caption"/>
                              <w:rPr>
                                <w:color w:val="4472C4" w:themeColor="accent1"/>
                              </w:rPr>
                            </w:pPr>
                            <w:r w:rsidRPr="0007332C">
                              <w:rPr>
                                <w:color w:val="4472C4" w:themeColor="accent1"/>
                              </w:rPr>
                              <w:t xml:space="preserve">Table </w:t>
                            </w:r>
                            <w:r w:rsidRPr="0007332C">
                              <w:rPr>
                                <w:color w:val="4472C4" w:themeColor="accent1"/>
                              </w:rPr>
                              <w:fldChar w:fldCharType="begin"/>
                            </w:r>
                            <w:r w:rsidRPr="0007332C">
                              <w:rPr>
                                <w:color w:val="4472C4" w:themeColor="accent1"/>
                              </w:rPr>
                              <w:instrText xml:space="preserve"> SEQ Table \* ARABIC </w:instrText>
                            </w:r>
                            <w:r w:rsidRPr="0007332C">
                              <w:rPr>
                                <w:color w:val="4472C4" w:themeColor="accent1"/>
                              </w:rPr>
                              <w:fldChar w:fldCharType="separate"/>
                            </w:r>
                            <w:r w:rsidRPr="0007332C">
                              <w:rPr>
                                <w:noProof/>
                                <w:color w:val="4472C4" w:themeColor="accent1"/>
                              </w:rPr>
                              <w:t>1</w:t>
                            </w:r>
                            <w:r w:rsidRPr="0007332C">
                              <w:rPr>
                                <w:color w:val="4472C4" w:themeColor="accent1"/>
                              </w:rPr>
                              <w:fldChar w:fldCharType="end"/>
                            </w:r>
                            <w:r w:rsidRPr="0007332C">
                              <w:rPr>
                                <w:color w:val="4472C4" w:themeColor="accent1"/>
                              </w:rPr>
                              <w:t>: Complications of Electrical Cardioversion</w:t>
                            </w:r>
                          </w:p>
                          <w:p w14:paraId="77274198"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Arrhythmia induction</w:t>
                            </w:r>
                          </w:p>
                          <w:p w14:paraId="380C5DE7" w14:textId="197D859D"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Rhabdomyolysis</w:t>
                            </w:r>
                          </w:p>
                          <w:p w14:paraId="4D7B4028"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Renal failure</w:t>
                            </w:r>
                          </w:p>
                          <w:p w14:paraId="0C592530"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Pulmonary edema</w:t>
                            </w:r>
                          </w:p>
                          <w:p w14:paraId="52F45011"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Myocardial injury</w:t>
                            </w:r>
                          </w:p>
                          <w:p w14:paraId="01B08DC5"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Skeletal muscle injury</w:t>
                            </w:r>
                          </w:p>
                          <w:p w14:paraId="6D3B8020" w14:textId="77777777" w:rsidR="0007332C" w:rsidRPr="0007332C" w:rsidRDefault="0007332C" w:rsidP="0007332C">
                            <w:pPr>
                              <w:pStyle w:val="ListParagraph"/>
                              <w:numPr>
                                <w:ilvl w:val="0"/>
                                <w:numId w:val="8"/>
                              </w:numPr>
                              <w:rPr>
                                <w:color w:val="4472C4" w:themeColor="accent1"/>
                              </w:rPr>
                            </w:pPr>
                            <w:r w:rsidRPr="0007332C">
                              <w:rPr>
                                <w:color w:val="4472C4" w:themeColor="accent1"/>
                                <w:sz w:val="18"/>
                                <w:szCs w:val="18"/>
                              </w:rPr>
                              <w:t>Skin burn</w:t>
                            </w:r>
                          </w:p>
                          <w:p w14:paraId="1EAF495C" w14:textId="77777777" w:rsidR="0007332C" w:rsidRDefault="0007332C" w:rsidP="0007332C"/>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12746660" id="_x0000_t202" coordsize="21600,21600" o:spt="202" path="m,l,21600r21600,l21600,xe">
                <v:stroke joinstyle="miter"/>
                <v:path gradientshapeok="t" o:connecttype="rect"/>
              </v:shapetype>
              <v:shape id="Text Box 2" o:spid="_x0000_s1026" type="#_x0000_t202" style="position:absolute;margin-left:0;margin-top:.35pt;width:185.9pt;height:133.5pt;z-index:-2516561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" stroked="f">
                <v:textbox>
                  <w:txbxContent>
                    <w:p w14:paraId="0DF47B34" w14:textId="77777777" w:rsidR="0007332C" w:rsidRPr="0007332C" w:rsidRDefault="0007332C" w:rsidP="0007332C">
                      <w:pPr>
                        <w:pStyle w:val="Caption"/>
                        <w:rPr>
                          <w:color w:val="4472C4" w:themeColor="accent1"/>
                        </w:rPr>
                      </w:pPr>
                      <w:r w:rsidRPr="0007332C">
                        <w:rPr>
                          <w:color w:val="4472C4" w:themeColor="accent1"/>
                        </w:rPr>
                        <w:t xml:space="preserve">Table </w:t>
                      </w:r>
                      <w:r w:rsidRPr="0007332C">
                        <w:rPr>
                          <w:color w:val="4472C4" w:themeColor="accent1"/>
                        </w:rPr>
                        <w:fldChar w:fldCharType="begin"/>
                      </w:r>
                      <w:r w:rsidRPr="0007332C">
                        <w:rPr>
                          <w:color w:val="4472C4" w:themeColor="accent1"/>
                        </w:rPr>
                        <w:instrText xml:space="preserve"> SEQ Table \* ARABIC </w:instrText>
                      </w:r>
                      <w:r w:rsidRPr="0007332C">
                        <w:rPr>
                          <w:color w:val="4472C4" w:themeColor="accent1"/>
                        </w:rPr>
                        <w:fldChar w:fldCharType="separate"/>
                      </w:r>
                      <w:r w:rsidRPr="0007332C">
                        <w:rPr>
                          <w:noProof/>
                          <w:color w:val="4472C4" w:themeColor="accent1"/>
                        </w:rPr>
                        <w:t>1</w:t>
                      </w:r>
                      <w:r w:rsidRPr="0007332C">
                        <w:rPr>
                          <w:color w:val="4472C4" w:themeColor="accent1"/>
                        </w:rPr>
                        <w:fldChar w:fldCharType="end"/>
                      </w:r>
                      <w:r w:rsidRPr="0007332C">
                        <w:rPr>
                          <w:color w:val="4472C4" w:themeColor="accent1"/>
                        </w:rPr>
                        <w:t>: Complications of Electrical Cardioversion</w:t>
                      </w:r>
                    </w:p>
                    <w:p w14:paraId="77274198"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Arrhythmia induction</w:t>
                      </w:r>
                    </w:p>
                    <w:p w14:paraId="380C5DE7" w14:textId="197D859D"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Rhabdomyolysis</w:t>
                      </w:r>
                    </w:p>
                    <w:p w14:paraId="4D7B4028"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Renal failure</w:t>
                      </w:r>
                    </w:p>
                    <w:p w14:paraId="0C592530"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Pulmonary edema</w:t>
                      </w:r>
                    </w:p>
                    <w:p w14:paraId="52F45011"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Myocardial injury</w:t>
                      </w:r>
                    </w:p>
                    <w:p w14:paraId="01B08DC5" w14:textId="77777777" w:rsidR="0007332C" w:rsidRPr="0007332C" w:rsidRDefault="0007332C" w:rsidP="0007332C">
                      <w:pPr>
                        <w:pStyle w:val="ListParagraph"/>
                        <w:numPr>
                          <w:ilvl w:val="0"/>
                          <w:numId w:val="8"/>
                        </w:numPr>
                        <w:rPr>
                          <w:color w:val="4472C4" w:themeColor="accent1"/>
                          <w:sz w:val="18"/>
                          <w:szCs w:val="18"/>
                        </w:rPr>
                      </w:pPr>
                      <w:r w:rsidRPr="0007332C">
                        <w:rPr>
                          <w:color w:val="4472C4" w:themeColor="accent1"/>
                          <w:sz w:val="18"/>
                          <w:szCs w:val="18"/>
                        </w:rPr>
                        <w:t>Skeletal muscle injury</w:t>
                      </w:r>
                    </w:p>
                    <w:p w14:paraId="6D3B8020" w14:textId="77777777" w:rsidR="0007332C" w:rsidRPr="0007332C" w:rsidRDefault="0007332C" w:rsidP="0007332C">
                      <w:pPr>
                        <w:pStyle w:val="ListParagraph"/>
                        <w:numPr>
                          <w:ilvl w:val="0"/>
                          <w:numId w:val="8"/>
                        </w:numPr>
                        <w:rPr>
                          <w:color w:val="4472C4" w:themeColor="accent1"/>
                        </w:rPr>
                      </w:pPr>
                      <w:r w:rsidRPr="0007332C">
                        <w:rPr>
                          <w:color w:val="4472C4" w:themeColor="accent1"/>
                          <w:sz w:val="18"/>
                          <w:szCs w:val="18"/>
                        </w:rPr>
                        <w:t>Skin burn</w:t>
                      </w:r>
                    </w:p>
                    <w:p w14:paraId="1EAF495C" w14:textId="77777777" w:rsidR="0007332C" w:rsidRDefault="0007332C" w:rsidP="0007332C"/>
                  </w:txbxContent>
                </v:textbox>
                <w10:wrap type="tight" anchorx="margin"/>
              </v:shape>
            </w:pict>
          </mc:Fallback>
        </mc:AlternateContent>
      </w:r>
    </w:p>
    <w:p w14:paraId="7C875B82" w14:textId="6DDD1DD6" w:rsidR="00822E75" w:rsidRDefault="00822E75" w:rsidP="00822E75">
      <w:pPr>
        <w:pStyle w:val="Heading2"/>
      </w:pPr>
      <w:r>
        <w:t>Arrhythmia Induction</w:t>
      </w:r>
    </w:p>
    <w:p w14:paraId="539A34C0" w14:textId="170FA150" w:rsidR="00AF05A7" w:rsidRDefault="00822E75" w:rsidP="00822E75">
      <w:r>
        <w:t>Ventricular tachyarrhythmias may result from attempted electrical cardioversion, and may result in death</w:t>
      </w:r>
      <w:r w:rsidR="00AF05A7">
        <w:fldChar w:fldCharType="begin">
          <w:fldData xml:space="preserve">PEVuZE5vdGU+PENpdGU+PEF1dGhvcj5TaW1vbnM8L0F1dGhvcj48WWVhcj4xOTk4PC9ZZWFyPjxS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</w:fldData>
        </w:fldChar>
      </w:r>
      <w:r w:rsidR="00AF05A7">
        <w:instrText xml:space="preserve"> ADDIN EN.CITE </w:instrText>
      </w:r>
      <w:r w:rsidR="00AF05A7">
        <w:fldChar w:fldCharType="begin">
          <w:fldData xml:space="preserve">PEVuZE5vdGU+PENpdGU+PEF1dGhvcj5TaW1vbnM8L0F1dGhvcj48WWVhcj4xOTk4PC9ZZWFyPjxS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</w:fldData>
        </w:fldChar>
      </w:r>
      <w:r w:rsidR="00AF05A7">
        <w:instrText xml:space="preserve"> ADDIN EN.CITE.DATA </w:instrText>
      </w:r>
      <w:r w:rsidR="00AF05A7">
        <w:fldChar w:fldCharType="end"/>
      </w:r>
      <w:r w:rsidR="00AF05A7">
        <w:fldChar w:fldCharType="separate"/>
      </w:r>
      <w:r w:rsidR="00AF05A7">
        <w:rPr>
          <w:noProof/>
        </w:rPr>
        <w:t>[1, 2]</w:t>
      </w:r>
      <w:r w:rsidR="00AF05A7">
        <w:fldChar w:fldCharType="end"/>
      </w:r>
      <w:r w:rsidR="00AF05A7">
        <w:t>.</w:t>
      </w:r>
      <w:r w:rsidR="00BF5B77">
        <w:t xml:space="preserve">  It is, however, a rare complication.</w:t>
      </w:r>
      <w:r w:rsidR="0083369D">
        <w:t xml:space="preserve">  In a study of 760 patients undergoing cardioversion for AF, there was only one episode of ventricular tachycardia (and cardiac arrest) – 0.13%</w:t>
      </w:r>
      <w:r w:rsidR="0083369D">
        <w:fldChar w:fldCharType="begin">
          <w:fldData xml:space="preserve">PEVuZE5vdGU+PENpdGU+PEF1dGhvcj5TdGVpbmJlcmc8L0F1dGhvcj48WWVhcj4yMDE1PC9ZZWFy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</w:fldData>
        </w:fldChar>
      </w:r>
      <w:r w:rsidR="0083369D">
        <w:instrText xml:space="preserve"> ADDIN EN.CITE </w:instrText>
      </w:r>
      <w:r w:rsidR="0083369D">
        <w:fldChar w:fldCharType="begin">
          <w:fldData xml:space="preserve">PEVuZE5vdGU+PENpdGU+PEF1dGhvcj5TdGVpbmJlcmc8L0F1dGhvcj48WWVhcj4yMDE1PC9ZZWFy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</w:fldData>
        </w:fldChar>
      </w:r>
      <w:r w:rsidR="0083369D">
        <w:instrText xml:space="preserve"> ADDIN EN.CITE.DATA </w:instrText>
      </w:r>
      <w:r w:rsidR="0083369D">
        <w:fldChar w:fldCharType="end"/>
      </w:r>
      <w:r w:rsidR="0083369D">
        <w:fldChar w:fldCharType="separate"/>
      </w:r>
      <w:r w:rsidR="0083369D">
        <w:rPr>
          <w:noProof/>
        </w:rPr>
        <w:t>[3]</w:t>
      </w:r>
      <w:r w:rsidR="0083369D">
        <w:fldChar w:fldCharType="end"/>
      </w:r>
      <w:r w:rsidR="0083369D">
        <w:t>.  Causes for this complication include poor synchronization and low shock energy</w:t>
      </w:r>
      <w:r w:rsidR="0083369D">
        <w:fldChar w:fldCharType="begin">
          <w:fldData xml:space="preserve">PEVuZE5vdGU+PENpdGU+PEF1dGhvcj5FYnJhaGltaTwvQXV0aG9yPjxZZWFyPjE5OTQ8L1llYXI+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</w:fldData>
        </w:fldChar>
      </w:r>
      <w:r w:rsidR="0083369D">
        <w:instrText xml:space="preserve"> ADDIN EN.CITE </w:instrText>
      </w:r>
      <w:r w:rsidR="0083369D">
        <w:fldChar w:fldCharType="begin">
          <w:fldData xml:space="preserve">PEVuZE5vdGU+PENpdGU+PEF1dGhvcj5FYnJhaGltaTwvQXV0aG9yPjxZZWFyPjE5OTQ8L1llYXI+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</w:fldData>
        </w:fldChar>
      </w:r>
      <w:r w:rsidR="0083369D">
        <w:instrText xml:space="preserve"> ADDIN EN.CITE.DATA </w:instrText>
      </w:r>
      <w:r w:rsidR="0083369D">
        <w:fldChar w:fldCharType="end"/>
      </w:r>
      <w:r w:rsidR="0083369D">
        <w:fldChar w:fldCharType="separate"/>
      </w:r>
      <w:r w:rsidR="0083369D">
        <w:rPr>
          <w:noProof/>
        </w:rPr>
        <w:t>[4, 5]</w:t>
      </w:r>
      <w:r w:rsidR="0083369D">
        <w:fldChar w:fldCharType="end"/>
      </w:r>
      <w:r w:rsidR="0083369D">
        <w:t>.</w:t>
      </w:r>
    </w:p>
    <w:p w14:paraId="5648821E" w14:textId="4B81EF07" w:rsidR="0083369D" w:rsidRDefault="0083369D" w:rsidP="0083369D">
      <w:pPr>
        <w:pStyle w:val="Heading2"/>
      </w:pPr>
      <w:r>
        <w:t>Rhabdomyol</w:t>
      </w:r>
      <w:r w:rsidR="000015D6">
        <w:t>y</w:t>
      </w:r>
      <w:r>
        <w:t>sis</w:t>
      </w:r>
    </w:p>
    <w:p w14:paraId="7AEC1F80" w14:textId="7F44068F" w:rsidR="0083369D" w:rsidRDefault="000015D6" w:rsidP="0083369D">
      <w:r>
        <w:t>There are several reports of rhabdomyolysis occurring after electrical cardioversion</w:t>
      </w:r>
      <w:r>
        <w:fldChar w:fldCharType="begin">
          <w:fldData xml:space="preserve">PEVuZE5vdGU+PENpdGU+PEF1dGhvcj5DYXZ1c29nbHU8L0F1dGhvcj48WWVhcj4yMDAzPC9ZZWFy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</w:fldData>
        </w:fldChar>
      </w:r>
      <w:r>
        <w:instrText xml:space="preserve"> ADDIN EN.CITE </w:instrText>
      </w:r>
      <w:r>
        <w:fldChar w:fldCharType="begin">
          <w:fldData xml:space="preserve">PEVuZE5vdGU+PENpdGU+PEF1dGhvcj5DYXZ1c29nbHU8L0F1dGhvcj48WWVhcj4yMDAzPC9ZZWFy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</w:fldData>
        </w:fldChar>
      </w:r>
      <w:r>
        <w:instrText xml:space="preserve"> ADDIN EN.CITE.DATA </w:instrText>
      </w:r>
      <w:r>
        <w:fldChar w:fldCharType="end"/>
      </w:r>
      <w:r>
        <w:fldChar w:fldCharType="separate"/>
      </w:r>
      <w:r>
        <w:rPr>
          <w:noProof/>
        </w:rPr>
        <w:t>[6-8]</w:t>
      </w:r>
      <w:r>
        <w:fldChar w:fldCharType="end"/>
      </w:r>
      <w:r w:rsidR="00816CA2">
        <w:t>.  It is a rare complication, though the incidence rate is unknown.  It appears to be related to skeletal muscle injury</w:t>
      </w:r>
      <w:r w:rsidR="00C708EF">
        <w:t>, usually in association with multiple countershocks</w:t>
      </w:r>
      <w:r w:rsidR="00651AF1">
        <w:t xml:space="preserve">, resulting myoglobinuric </w:t>
      </w:r>
      <w:r w:rsidR="00C708EF">
        <w:t>renal failure.</w:t>
      </w:r>
    </w:p>
    <w:p w14:paraId="5EB16F42" w14:textId="69DC705B" w:rsidR="00C708EF" w:rsidRDefault="00C708EF" w:rsidP="00C708EF">
      <w:pPr>
        <w:pStyle w:val="Heading2"/>
      </w:pPr>
      <w:r>
        <w:t>Renal Failure</w:t>
      </w:r>
    </w:p>
    <w:p w14:paraId="48CF3524" w14:textId="7437EE69" w:rsidR="00C708EF" w:rsidRDefault="00651AF1" w:rsidP="00C708EF">
      <w:r>
        <w:t>Renal failure unrelated to myoglobinuria may occur after electrical cardioversion</w:t>
      </w:r>
      <w:r>
        <w:fldChar w:fldCharType="begin">
          <w:fldData xml:space="preserve">PEVuZE5vdGU+PENpdGU+PEF1dGhvcj5IZWxsbWFuPC9BdXRob3I+PFllYXI+MjAxMzwvWWVhcj48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=
</w:fldData>
        </w:fldChar>
      </w:r>
      <w:r>
        <w:instrText xml:space="preserve"> ADDIN EN.CITE </w:instrText>
      </w:r>
      <w:r>
        <w:fldChar w:fldCharType="begin">
          <w:fldData xml:space="preserve">PEVuZE5vdGU+PENpdGU+PEF1dGhvcj5IZWxsbWFuPC9BdXRob3I+PFllYXI+MjAxMzwvWWVhcj48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=
</w:fldData>
        </w:fldChar>
      </w:r>
      <w:r>
        <w:instrText xml:space="preserve"> ADDIN EN.CITE.DATA </w:instrText>
      </w:r>
      <w:r>
        <w:fldChar w:fldCharType="end"/>
      </w:r>
      <w:r>
        <w:fldChar w:fldCharType="separate"/>
      </w:r>
      <w:r>
        <w:rPr>
          <w:noProof/>
        </w:rPr>
        <w:t>[9-11]</w:t>
      </w:r>
      <w:r>
        <w:fldChar w:fldCharType="end"/>
      </w:r>
      <w:r w:rsidR="00B167E8">
        <w:t>.</w:t>
      </w:r>
      <w:r w:rsidR="00560DF2">
        <w:t xml:space="preserve">  Hellman and colleagues</w:t>
      </w:r>
      <w:r w:rsidR="00560DF2">
        <w:fldChar w:fldCharType="begin"/>
      </w:r>
      <w:r w:rsidR="00560DF2">
        <w:instrText xml:space="preserve"> ADDIN EN.CITE &lt;EndNote&gt;&lt;Cite&gt;&lt;Author&gt;Hellman&lt;/Author&gt;&lt;Year&gt;2013&lt;/Year&gt;&lt;RecNum&gt;44&lt;/RecNum&gt;&lt;DisplayText&gt;[9]&lt;/DisplayText&gt;&lt;record&gt;&lt;rec-number&gt;44&lt;/rec-number&gt;&lt;foreign-keys&gt;&lt;key app="EN" db-id="9xpw09fz3epd0ce2rr4xssvlfs5tperds55s" timestamp="1553448162"&gt;44&lt;/key&gt;&lt;/foreign-keys&gt;&lt;ref-type name="Journal Article"&gt;17&lt;/ref-type&gt;&lt;contributors&gt;&lt;authors&gt;&lt;author&gt;Hellman, Y.&lt;/author&gt;&lt;author&gt;Cohen, M. J.&lt;/author&gt;&lt;author&gt;Leibowitz, D.&lt;/author&gt;&lt;author&gt;Loncar, S.&lt;/author&gt;&lt;author&gt;Gozal, D.&lt;/author&gt;&lt;author&gt;Haviv, Y. S.&lt;/author&gt;&lt;author&gt;Haber, G.&lt;/author&gt;&lt;author&gt;Afifi, M.&lt;/author&gt;&lt;author&gt;Rosenheck, S.&lt;/author&gt;&lt;author&gt;Lotan, C.&lt;/author&gt;&lt;author&gt;Pollak, A.&lt;/author&gt;&lt;author&gt;Gilon, D.&lt;/author&gt;&lt;/authors&gt;&lt;/contributors&gt;&lt;auth-address&gt;Heart Institute, Hadassah-Hebrew University Medical Center, Jerusalem 91120, Israel.&lt;/auth-address&gt;&lt;titles&gt;&lt;title&gt;The incidence and prognosis of renal dysfunction following cardioversion of atrial fibrillation&lt;/title&gt;&lt;secondary-title&gt;Cardiology&lt;/secondary-title&gt;&lt;/titles&gt;&lt;periodical&gt;&lt;full-title&gt;Cardiology&lt;/full-title&gt;&lt;/periodical&gt;&lt;pages&gt;184-9&lt;/pages&gt;&lt;volume&gt;124&lt;/volume&gt;&lt;number&gt;3&lt;/number&gt;&lt;keywords&gt;&lt;keyword&gt;Acute Kidney Injury/*etiology&lt;/keyword&gt;&lt;keyword&gt;Aged&lt;/keyword&gt;&lt;keyword&gt;Atrial Fibrillation/*therapy&lt;/keyword&gt;&lt;keyword&gt;Case-Control Studies&lt;/keyword&gt;&lt;keyword&gt;Electric Countershock/*adverse effects&lt;/keyword&gt;&lt;keyword&gt;Female&lt;/keyword&gt;&lt;keyword&gt;Humans&lt;/keyword&gt;&lt;keyword&gt;Male&lt;/keyword&gt;&lt;keyword&gt;Multivariate Analysis&lt;/keyword&gt;&lt;keyword&gt;Prognosis&lt;/keyword&gt;&lt;keyword&gt;Survival Analysis&lt;/keyword&gt;&lt;/keywords&gt;&lt;dates&gt;&lt;year&gt;2013&lt;/year&gt;&lt;/dates&gt;&lt;isbn&gt;1421-9751 (Electronic)&amp;#xD;0008-6312 (Linking)&lt;/isbn&gt;&lt;accession-num&gt;23485988&lt;/accession-num&gt;&lt;urls&gt;&lt;related-urls&gt;&lt;url&gt;https://www.ncbi.nlm.nih.gov/pubmed/23485988&lt;/url&gt;&lt;/related-urls&gt;&lt;/urls&gt;&lt;electronic-resource-num&gt;10.1159/000346618&lt;/electronic-resource-num&gt;&lt;/record&gt;&lt;/Cite&gt;&lt;/EndNote&gt;</w:instrText>
      </w:r>
      <w:r w:rsidR="00560DF2">
        <w:fldChar w:fldCharType="separate"/>
      </w:r>
      <w:r w:rsidR="00560DF2">
        <w:rPr>
          <w:noProof/>
        </w:rPr>
        <w:t>[9]</w:t>
      </w:r>
      <w:r w:rsidR="00560DF2">
        <w:fldChar w:fldCharType="end"/>
      </w:r>
      <w:r w:rsidR="00560DF2">
        <w:t xml:space="preserve"> reported a rise in serum creatinine of 25% or more in 17% of 112 consecutive patients undergoing  cardioversion for AF.  Presence of heart failure was a risk factor for this complication.  One of the patients required hemodialysis.  Extent of recovery or progression of renal dysfunction was not examined in this study.</w:t>
      </w:r>
      <w:r w:rsidR="00130EBC">
        <w:t xml:space="preserve">  The study of Schmidt and colleagues</w:t>
      </w:r>
      <w:r w:rsidR="00130EBC">
        <w:fldChar w:fldCharType="begin">
          <w:fldData xml:space="preserve">PEVuZE5vdGU+PENpdGU+PEF1dGhvcj5TY2htaWR0PC9BdXRob3I+PFllYXI+MjAxMTwvWWVhcj48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</w:fldData>
        </w:fldChar>
      </w:r>
      <w:r w:rsidR="00130EBC">
        <w:instrText xml:space="preserve"> ADDIN EN.CITE </w:instrText>
      </w:r>
      <w:r w:rsidR="00130EBC">
        <w:fldChar w:fldCharType="begin">
          <w:fldData xml:space="preserve">PEVuZE5vdGU+PENpdGU+PEF1dGhvcj5TY2htaWR0PC9BdXRob3I+PFllYXI+MjAxMTwvWWVhcj48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</w:fldData>
        </w:fldChar>
      </w:r>
      <w:r w:rsidR="00130EBC">
        <w:instrText xml:space="preserve"> ADDIN EN.CITE.DATA </w:instrText>
      </w:r>
      <w:r w:rsidR="00130EBC">
        <w:fldChar w:fldCharType="end"/>
      </w:r>
      <w:r w:rsidR="00130EBC">
        <w:fldChar w:fldCharType="separate"/>
      </w:r>
      <w:r w:rsidR="00130EBC">
        <w:rPr>
          <w:noProof/>
        </w:rPr>
        <w:t>[11]</w:t>
      </w:r>
      <w:r w:rsidR="00130EBC">
        <w:fldChar w:fldCharType="end"/>
      </w:r>
      <w:r w:rsidR="00130EBC">
        <w:t xml:space="preserve"> showed a return to the group average pre-cardioversion eGFR</w:t>
      </w:r>
      <w:r w:rsidR="00560DF2">
        <w:t xml:space="preserve"> </w:t>
      </w:r>
      <w:r w:rsidR="00130EBC">
        <w:t>at 12 months of follow-up.  Mechanisms responsible for renal impairment electrical after cardioversion are unclear.</w:t>
      </w:r>
    </w:p>
    <w:p w14:paraId="20C22BD5" w14:textId="353AAD4B" w:rsidR="00130EBC" w:rsidRDefault="00130EBC" w:rsidP="00130EBC">
      <w:pPr>
        <w:pStyle w:val="Heading2"/>
      </w:pPr>
      <w:r>
        <w:t>Pulmonary Edema</w:t>
      </w:r>
    </w:p>
    <w:p w14:paraId="2716EC0A" w14:textId="6BEE83C3" w:rsidR="004C205D" w:rsidRDefault="004C205D" w:rsidP="004C205D">
      <w:r>
        <w:t>Pulmonary edema is a known adverse effect of electrical cardioversion</w:t>
      </w:r>
      <w:r>
        <w:fldChar w:fldCharType="begin">
          <w:fldData xml:space="preserve">PEVuZE5vdGU+PENpdGU+PEF1dGhvcj5Hb3dkYTwvQXV0aG9yPjxZZWFyPjIwMDM8L1llYXI+PFJl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</w:fldData>
        </w:fldChar>
      </w:r>
      <w:r>
        <w:instrText xml:space="preserve"> ADDIN EN.CITE </w:instrText>
      </w:r>
      <w:r>
        <w:fldChar w:fldCharType="begin">
          <w:fldData xml:space="preserve">PEVuZE5vdGU+PENpdGU+PEF1dGhvcj5Hb3dkYTwvQXV0aG9yPjxZZWFyPjIwMDM8L1llYXI+PFJl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</w:fldData>
        </w:fldChar>
      </w:r>
      <w:r>
        <w:instrText xml:space="preserve"> ADDIN EN.CITE.DATA </w:instrText>
      </w:r>
      <w:r>
        <w:fldChar w:fldCharType="end"/>
      </w:r>
      <w:r>
        <w:fldChar w:fldCharType="separate"/>
      </w:r>
      <w:r>
        <w:rPr>
          <w:noProof/>
        </w:rPr>
        <w:t>[2, 9, 12, 13]</w:t>
      </w:r>
      <w:r>
        <w:fldChar w:fldCharType="end"/>
      </w:r>
      <w:r>
        <w:t>.  Gowda, et al</w:t>
      </w:r>
      <w:r>
        <w:fldChar w:fldCharType="begin"/>
      </w:r>
      <w:r>
        <w:instrText xml:space="preserve"> ADDIN EN.CITE &lt;EndNote&gt;&lt;Cite&gt;&lt;Author&gt;Gowda&lt;/Author&gt;&lt;Year&gt;2003&lt;/Year&gt;&lt;RecNum&gt;53&lt;/RecNum&gt;&lt;DisplayText&gt;[12]&lt;/DisplayText&gt;&lt;record&gt;&lt;rec-number&gt;53&lt;/rec-number&gt;&lt;foreign-keys&gt;&lt;key app="EN" db-id="9xpw09fz3epd0ce2rr4xssvlfs5tperds55s" timestamp="1553450806"&gt;53&lt;/key&gt;&lt;/foreign-keys&gt;&lt;ref-type name="Journal Article"&gt;17&lt;/ref-type&gt;&lt;contributors&gt;&lt;authors&gt;&lt;author&gt;Gowda, R. M.&lt;/author&gt;&lt;author&gt;Misra, D.&lt;/author&gt;&lt;author&gt;Khan, I. A.&lt;/author&gt;&lt;author&gt;Schweitzer, P.&lt;/author&gt;&lt;/authors&gt;&lt;/contributors&gt;&lt;auth-address&gt;Division of Cardiology, Beth Israel Medical Center, New York, USA.&lt;/auth-address&gt;&lt;titles&gt;&lt;title&gt;Acute pulmonary edema after cardioversion of cardiac arrhythmias&lt;/title&gt;&lt;secondary-title&gt;Int J Cardiol&lt;/secondary-title&gt;&lt;/titles&gt;&lt;periodical&gt;&lt;full-title&gt;Int J Cardiol&lt;/full-title&gt;&lt;/periodical&gt;&lt;pages&gt;271-4&lt;/pages&gt;&lt;volume&gt;92&lt;/volume&gt;&lt;number&gt;2-3&lt;/number&gt;&lt;keywords&gt;&lt;keyword&gt;Acute Disease&lt;/keyword&gt;&lt;keyword&gt;Arrhythmias, Cardiac/*therapy&lt;/keyword&gt;&lt;keyword&gt;Electric Countershock/*adverse effects&lt;/keyword&gt;&lt;keyword&gt;Female&lt;/keyword&gt;&lt;keyword&gt;Heart Diseases/complications&lt;/keyword&gt;&lt;keyword&gt;Humans&lt;/keyword&gt;&lt;keyword&gt;Incidence&lt;/keyword&gt;&lt;keyword&gt;Male&lt;/keyword&gt;&lt;keyword&gt;Middle Aged&lt;/keyword&gt;&lt;keyword&gt;Pulmonary Edema/epidemiology/*etiology&lt;/keyword&gt;&lt;keyword&gt;Time Factors&lt;/keyword&gt;&lt;/keywords&gt;&lt;dates&gt;&lt;year&gt;2003&lt;/year&gt;&lt;pub-dates&gt;&lt;date&gt;Dec&lt;/date&gt;&lt;/pub-dates&gt;&lt;/dates&gt;&lt;isbn&gt;0167-5273 (Print)&amp;#xD;0167-5273 (Linking)&lt;/isbn&gt;&lt;accession-num&gt;14659864&lt;/accession-num&gt;&lt;urls&gt;&lt;related-urls&gt;&lt;url&gt;https://www.ncbi.nlm.nih.gov/pubmed/14659864&lt;/url&gt;&lt;/related-urls&gt;&lt;/urls&gt;&lt;/record&gt;&lt;/Cite&gt;&lt;/EndNote&gt;</w:instrText>
      </w:r>
      <w:r>
        <w:fldChar w:fldCharType="separate"/>
      </w:r>
      <w:r>
        <w:rPr>
          <w:noProof/>
        </w:rPr>
        <w:t>[12]</w:t>
      </w:r>
      <w:r>
        <w:fldChar w:fldCharType="end"/>
      </w:r>
      <w:r>
        <w:t xml:space="preserve"> reported on 30 subjects in a meta-analysis of available literature.  Most events occurred early after cardioversion (52%).  Potential mechanism</w:t>
      </w:r>
      <w:r w:rsidR="00EE6A74">
        <w:t>s</w:t>
      </w:r>
      <w:r>
        <w:t xml:space="preserve"> are dyssynchrony in atrial recovery (right sooner than left) and transient </w:t>
      </w:r>
      <w:r w:rsidR="00765F33">
        <w:t xml:space="preserve">shock-related </w:t>
      </w:r>
      <w:r>
        <w:t>left ventricular dysfunction</w:t>
      </w:r>
      <w:r w:rsidR="00EE6A74">
        <w:fldChar w:fldCharType="begin"/>
      </w:r>
      <w:r w:rsidR="00EE6A74">
        <w:instrText xml:space="preserve"> ADDIN EN.CITE &lt;EndNote&gt;&lt;Cite&gt;&lt;Author&gt;Kobayashi&lt;/Author&gt;&lt;Year&gt;2000&lt;/Year&gt;&lt;RecNum&gt;62&lt;/RecNum&gt;&lt;DisplayText&gt;[14]&lt;/DisplayText&gt;&lt;record&gt;&lt;rec-number&gt;62&lt;/rec-number&gt;&lt;foreign-keys&gt;&lt;key app="EN" db-id="9xpw09fz3epd0ce2rr4xssvlfs5tperds55s" timestamp="1553543418"&gt;62&lt;/key&gt;&lt;/foreign-keys&gt;&lt;ref-type name="Journal Article"&gt;17&lt;/ref-type&gt;&lt;contributors&gt;&lt;authors&gt;&lt;author&gt;Kobayashi, N.&lt;/author&gt;&lt;author&gt;Takayama, M.&lt;/author&gt;&lt;author&gt;Yamaura, S.&lt;/author&gt;&lt;author&gt;Ushimaru, H.&lt;/author&gt;&lt;author&gt;Ochi, T.&lt;/author&gt;&lt;author&gt;Saito, M.&lt;/author&gt;&lt;/authors&gt;&lt;/contributors&gt;&lt;auth-address&gt;Department of Internal Medicine, Yodakubo Hospital, Nagano, Japan. nkoba@valley.ne.jp&lt;/auth-address&gt;&lt;titles&gt;&lt;title&gt;Pulmonary edema after cardioversion for paroxysmal atrial flutter: left ventricular diastolic dysfunction induced by direct current shock&lt;/title&gt;&lt;secondary-title&gt;Jpn Circ J&lt;/secondary-title&gt;&lt;/titles&gt;&lt;periodical&gt;&lt;full-title&gt;Jpn Circ J&lt;/full-title&gt;&lt;/periodical&gt;&lt;pages&gt;76-9&lt;/pages&gt;&lt;volume&gt;64&lt;/volume&gt;&lt;number&gt;1&lt;/number&gt;&lt;keywords&gt;&lt;keyword&gt;Aged&lt;/keyword&gt;&lt;keyword&gt;Atrial Flutter/diagnostic imaging/physiopathology/*therapy&lt;/keyword&gt;&lt;keyword&gt;Electric Countershock/*adverse effects&lt;/keyword&gt;&lt;keyword&gt;Electrocardiography&lt;/keyword&gt;&lt;keyword&gt;Furosemide/therapeutic use&lt;/keyword&gt;&lt;keyword&gt;Humans&lt;/keyword&gt;&lt;keyword&gt;Male&lt;/keyword&gt;&lt;keyword&gt;Nitroglycerin/therapeutic use&lt;/keyword&gt;&lt;keyword&gt;Oxygen Inhalation Therapy&lt;/keyword&gt;&lt;keyword&gt;Pulmonary Edema/*etiology/physiopathology/therapy&lt;/keyword&gt;&lt;keyword&gt;Radiography, Thoracic&lt;/keyword&gt;&lt;keyword&gt;Ventricular Dysfunction, Left/*etiology/physiopathology&lt;/keyword&gt;&lt;/keywords&gt;&lt;dates&gt;&lt;year&gt;2000&lt;/year&gt;&lt;pub-dates&gt;&lt;date&gt;Jan&lt;/date&gt;&lt;/pub-dates&gt;&lt;/dates&gt;&lt;isbn&gt;0047-1828 (Print)&amp;#xD;0047-1828 (Linking)&lt;/isbn&gt;&lt;accession-num&gt;10651211&lt;/accession-num&gt;&lt;urls&gt;&lt;related-urls&gt;&lt;url&gt;https://www.ncbi.nlm.nih.gov/pubmed/10651211&lt;/url&gt;&lt;/related-urls&gt;&lt;/urls&gt;&lt;/record&gt;&lt;/Cite&gt;&lt;/EndNote&gt;</w:instrText>
      </w:r>
      <w:r w:rsidR="00EE6A74">
        <w:fldChar w:fldCharType="separate"/>
      </w:r>
      <w:r w:rsidR="00EE6A74">
        <w:rPr>
          <w:noProof/>
        </w:rPr>
        <w:t>[14]</w:t>
      </w:r>
      <w:r w:rsidR="00EE6A74">
        <w:fldChar w:fldCharType="end"/>
      </w:r>
      <w:r>
        <w:t>.  Gowda</w:t>
      </w:r>
      <w:r w:rsidR="00765F33">
        <w:fldChar w:fldCharType="begin"/>
      </w:r>
      <w:r w:rsidR="00765F33">
        <w:instrText xml:space="preserve"> ADDIN EN.CITE &lt;EndNote&gt;&lt;Cite&gt;&lt;Author&gt;Gowda&lt;/Author&gt;&lt;Year&gt;2003&lt;/Year&gt;&lt;RecNum&gt;53&lt;/RecNum&gt;&lt;DisplayText&gt;[12]&lt;/DisplayText&gt;&lt;record&gt;&lt;rec-number&gt;53&lt;/rec-number&gt;&lt;foreign-keys&gt;&lt;key app="EN" db-id="9xpw09fz3epd0ce2rr4xssvlfs5tperds55s" timestamp="1553450806"&gt;53&lt;/key&gt;&lt;/foreign-keys&gt;&lt;ref-type name="Journal Article"&gt;17&lt;/ref-type&gt;&lt;contributors&gt;&lt;authors&gt;&lt;author&gt;Gowda, R. M.&lt;/author&gt;&lt;author&gt;Misra, D.&lt;/author&gt;&lt;author&gt;Khan, I. A.&lt;/author&gt;&lt;author&gt;Schweitzer, P.&lt;/author&gt;&lt;/authors&gt;&lt;/contributors&gt;&lt;auth-address&gt;Division of Cardiology, Beth Israel Medical Center, New York, USA.&lt;/auth-address&gt;&lt;titles&gt;&lt;title&gt;Acute pulmonary edema after cardioversion of cardiac arrhythmias&lt;/title&gt;&lt;secondary-title&gt;Int J Cardiol&lt;/secondary-title&gt;&lt;/titles&gt;&lt;periodical&gt;&lt;full-title&gt;Int J Cardiol&lt;/full-title&gt;&lt;/periodical&gt;&lt;pages&gt;271-4&lt;/pages&gt;&lt;volume&gt;92&lt;/volume&gt;&lt;number&gt;2-3&lt;/number&gt;&lt;keywords&gt;&lt;keyword&gt;Acute Disease&lt;/keyword&gt;&lt;keyword&gt;Arrhythmias, Cardiac/*therapy&lt;/keyword&gt;&lt;keyword&gt;Electric Countershock/*adverse effects&lt;/keyword&gt;&lt;keyword&gt;Female&lt;/keyword&gt;&lt;keyword&gt;Heart Diseases/complications&lt;/keyword&gt;&lt;keyword&gt;Humans&lt;/keyword&gt;&lt;keyword&gt;Incidence&lt;/keyword&gt;&lt;keyword&gt;Male&lt;/keyword&gt;&lt;keyword&gt;Middle Aged&lt;/keyword&gt;&lt;keyword&gt;Pulmonary Edema/epidemiology/*etiology&lt;/keyword&gt;&lt;keyword&gt;Time Factors&lt;/keyword&gt;&lt;/keywords&gt;&lt;dates&gt;&lt;year&gt;2003&lt;/year&gt;&lt;pub-dates&gt;&lt;date&gt;Dec&lt;/date&gt;&lt;/pub-dates&gt;&lt;/dates&gt;&lt;isbn&gt;0167-5273 (Print)&amp;#xD;0167-5273 (Linking)&lt;/isbn&gt;&lt;accession-num&gt;14659864&lt;/accession-num&gt;&lt;urls&gt;&lt;related-urls&gt;&lt;url&gt;https://www.ncbi.nlm.nih.gov/pubmed/14659864&lt;/url&gt;&lt;/related-urls&gt;&lt;/urls&gt;&lt;/record&gt;&lt;/Cite&gt;&lt;/EndNote&gt;</w:instrText>
      </w:r>
      <w:r w:rsidR="00765F33">
        <w:fldChar w:fldCharType="separate"/>
      </w:r>
      <w:r w:rsidR="00765F33">
        <w:rPr>
          <w:noProof/>
        </w:rPr>
        <w:t>[12]</w:t>
      </w:r>
      <w:r w:rsidR="00765F33">
        <w:fldChar w:fldCharType="end"/>
      </w:r>
      <w:r>
        <w:t xml:space="preserve"> did not report on the incidence rate</w:t>
      </w:r>
      <w:r w:rsidR="00765F33">
        <w:t>, which is unknown.</w:t>
      </w:r>
    </w:p>
    <w:p w14:paraId="3841BF42" w14:textId="49DFE25F" w:rsidR="00765F33" w:rsidRDefault="00765F33" w:rsidP="00765F33">
      <w:pPr>
        <w:pStyle w:val="Heading2"/>
      </w:pPr>
      <w:r>
        <w:lastRenderedPageBreak/>
        <w:t>Myocardial Injury</w:t>
      </w:r>
    </w:p>
    <w:p w14:paraId="2CFC269D" w14:textId="5502D9AF" w:rsidR="00765F33" w:rsidRDefault="00765F33" w:rsidP="00765F33">
      <w:r>
        <w:t>There is extensive evidence in the literature for myocardial</w:t>
      </w:r>
      <w:r w:rsidR="00D50D5F">
        <w:t xml:space="preserve"> stunning</w:t>
      </w:r>
      <w:r>
        <w:t xml:space="preserve"> injury and resultant cardiac dysfunction following electrical cardioversion</w:t>
      </w:r>
      <w:r w:rsidR="00D50D5F">
        <w:fldChar w:fldCharType="begin">
          <w:fldData xml:space="preserve">PEVuZE5vdGU+PENpdGU+PEF1dGhvcj5DYXNzaW48L0F1dGhvcj48WWVhcj4xOTg5PC9ZZWFyPjxS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</w:fldData>
        </w:fldChar>
      </w:r>
      <w:r w:rsidR="0088497D">
        <w:instrText xml:space="preserve"> ADDIN EN.CITE </w:instrText>
      </w:r>
      <w:r w:rsidR="0088497D">
        <w:fldChar w:fldCharType="begin">
          <w:fldData xml:space="preserve">PEVuZE5vdGU+PENpdGU+PEF1dGhvcj5DYXNzaW48L0F1dGhvcj48WWVhcj4xOTg5PC9ZZWFyPjxS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</w:fldData>
        </w:fldChar>
      </w:r>
      <w:r w:rsidR="0088497D">
        <w:instrText xml:space="preserve"> ADDIN EN.CITE.DATA </w:instrText>
      </w:r>
      <w:r w:rsidR="0088497D">
        <w:fldChar w:fldCharType="end"/>
      </w:r>
      <w:r w:rsidR="00D50D5F">
        <w:fldChar w:fldCharType="separate"/>
      </w:r>
      <w:r w:rsidR="0088497D">
        <w:rPr>
          <w:noProof/>
        </w:rPr>
        <w:t>[14-22]</w:t>
      </w:r>
      <w:r w:rsidR="00D50D5F">
        <w:fldChar w:fldCharType="end"/>
      </w:r>
      <w:r>
        <w:t>.</w:t>
      </w:r>
      <w:r w:rsidR="0066022D">
        <w:t xml:space="preserve">  In the early </w:t>
      </w:r>
      <w:r w:rsidR="00D50D5F">
        <w:t xml:space="preserve">animal </w:t>
      </w:r>
      <w:r w:rsidR="0066022D">
        <w:t xml:space="preserve">study of </w:t>
      </w:r>
      <w:proofErr w:type="spellStart"/>
      <w:r w:rsidR="0066022D">
        <w:t>Ehsani</w:t>
      </w:r>
      <w:proofErr w:type="spellEnd"/>
      <w:r w:rsidR="0066022D">
        <w:t>, et al</w:t>
      </w:r>
      <w:r w:rsidR="00D50D5F">
        <w:fldChar w:fldCharType="begin"/>
      </w:r>
      <w:r w:rsidR="00D50D5F">
        <w:instrText xml:space="preserve"> ADDIN EN.CITE &lt;EndNote&gt;&lt;Cite&gt;&lt;Author&gt;Ehsani&lt;/Author&gt;&lt;Year&gt;1976&lt;/Year&gt;&lt;RecNum&gt;34&lt;/RecNum&gt;&lt;DisplayText&gt;[17]&lt;/DisplayText&gt;&lt;record&gt;&lt;rec-number&gt;34&lt;/rec-number&gt;&lt;foreign-keys&gt;&lt;key app="EN" db-id="9xpw09fz3epd0ce2rr4xssvlfs5tperds55s" timestamp="1553447008"&gt;34&lt;/key&gt;&lt;/foreign-keys&gt;&lt;ref-type name="Journal Article"&gt;17&lt;/ref-type&gt;&lt;contributors&gt;&lt;authors&gt;&lt;author&gt;Ehsani, A.&lt;/author&gt;&lt;author&gt;Ewy, G. A.&lt;/author&gt;&lt;author&gt;Sobel, B. E.&lt;/author&gt;&lt;/authors&gt;&lt;/contributors&gt;&lt;titles&gt;&lt;title&gt;Effects of electrical countershock on serum creatine phosphokinase (CPK) isoenzyme activity&lt;/title&gt;&lt;secondary-title&gt;Am J Cardiol&lt;/secondary-title&gt;&lt;/titles&gt;&lt;periodical&gt;&lt;full-title&gt;Am J Cardiol&lt;/full-title&gt;&lt;/periodical&gt;&lt;pages&gt;12-8&lt;/pages&gt;&lt;volume&gt;37&lt;/volume&gt;&lt;number&gt;1&lt;/number&gt;&lt;keywords&gt;&lt;keyword&gt;Adult&lt;/keyword&gt;&lt;keyword&gt;Aged&lt;/keyword&gt;&lt;keyword&gt;Animals&lt;/keyword&gt;&lt;keyword&gt;Arrhythmias, Cardiac/*therapy&lt;/keyword&gt;&lt;keyword&gt;Creatine Kinase/*blood&lt;/keyword&gt;&lt;keyword&gt;Dogs&lt;/keyword&gt;&lt;keyword&gt;*Electric Countershock/adverse effects&lt;/keyword&gt;&lt;keyword&gt;Humans&lt;/keyword&gt;&lt;keyword&gt;Isoenzymes/*blood&lt;/keyword&gt;&lt;keyword&gt;Middle Aged&lt;/keyword&gt;&lt;keyword&gt;Myocardial Infarction/*diagnosis/enzymology&lt;/keyword&gt;&lt;/keywords&gt;&lt;dates&gt;&lt;year&gt;1976&lt;/year&gt;&lt;pub-dates&gt;&lt;date&gt;Jan&lt;/date&gt;&lt;/pub-dates&gt;&lt;/dates&gt;&lt;isbn&gt;0002-9149 (Print)&amp;#xD;0002-9149 (Linking)&lt;/isbn&gt;&lt;accession-num&gt;1244729&lt;/accession-num&gt;&lt;urls&gt;&lt;related-urls&gt;&lt;url&gt;https://www.ncbi.nlm.nih.gov/pubmed/1244729&lt;/url&gt;&lt;/related-urls&gt;&lt;/urls&gt;&lt;/record&gt;&lt;/Cite&gt;&lt;/EndNote&gt;</w:instrText>
      </w:r>
      <w:r w:rsidR="00D50D5F">
        <w:fldChar w:fldCharType="separate"/>
      </w:r>
      <w:r w:rsidR="00D50D5F">
        <w:rPr>
          <w:noProof/>
        </w:rPr>
        <w:t>[17]</w:t>
      </w:r>
      <w:r w:rsidR="00D50D5F">
        <w:fldChar w:fldCharType="end"/>
      </w:r>
      <w:r w:rsidR="0066022D">
        <w:t xml:space="preserve">, 11 dogs receiving </w:t>
      </w:r>
      <w:r w:rsidR="00D50D5F">
        <w:t>ten</w:t>
      </w:r>
      <w:r w:rsidR="0066022D">
        <w:t xml:space="preserve"> 240 joule countershocks, CPK was elevated in all, and in 6 dogs, MB CPK was elevated, electrocardiographic ST elevation was present, and </w:t>
      </w:r>
      <w:r w:rsidR="00B2410E">
        <w:t xml:space="preserve">myocardial necrosis was identified histologically.  </w:t>
      </w:r>
      <w:r w:rsidR="00C52D40">
        <w:t>In another early study in dogs, Wilson and colleagues</w:t>
      </w:r>
      <w:r w:rsidR="00C52D40">
        <w:fldChar w:fldCharType="begin"/>
      </w:r>
      <w:r w:rsidR="00C52D40">
        <w:instrText xml:space="preserve"> ADDIN EN.CITE &lt;EndNote&gt;&lt;Cite&gt;&lt;Author&gt;Wilson&lt;/Author&gt;&lt;Year&gt;1989&lt;/Year&gt;&lt;RecNum&gt;66&lt;/RecNum&gt;&lt;DisplayText&gt;[22]&lt;/DisplayText&gt;&lt;record&gt;&lt;rec-number&gt;66&lt;/rec-number&gt;&lt;foreign-keys&gt;&lt;key app="EN" db-id="9xpw09fz3epd0ce2rr4xssvlfs5tperds55s" timestamp="1553547444"&gt;66&lt;/key&gt;&lt;/foreign-keys&gt;&lt;ref-type name="Journal Article"&gt;17&lt;/ref-type&gt;&lt;contributors&gt;&lt;authors&gt;&lt;author&gt;Wilson, C. M.&lt;/author&gt;&lt;author&gt;Bailey, A.&lt;/author&gt;&lt;author&gt;Allen, J. D.&lt;/author&gt;&lt;author&gt;Anderson, J.&lt;/author&gt;&lt;author&gt;Adgey, A. A.&lt;/author&gt;&lt;/authors&gt;&lt;/contributors&gt;&lt;auth-address&gt;Regional Medical Cardiology Centre, Royal Victoria Hospital, Belfast, N. Ireland.&lt;/auth-address&gt;&lt;titles&gt;&lt;title&gt;Cardiac injury with damped sine and trapezoidal defibrillator waveforms&lt;/title&gt;&lt;secondary-title&gt;Eur Heart J&lt;/secondary-title&gt;&lt;/titles&gt;&lt;periodical&gt;&lt;full-title&gt;Eur Heart J&lt;/full-title&gt;&lt;/periodical&gt;&lt;pages&gt;628-36&lt;/pages&gt;&lt;volume&gt;10&lt;/volume&gt;&lt;number&gt;7&lt;/number&gt;&lt;keywords&gt;&lt;keyword&gt;Animals&lt;/keyword&gt;&lt;keyword&gt;Carbon Dioxide/blood&lt;/keyword&gt;&lt;keyword&gt;Cardiography, Impedance&lt;/keyword&gt;&lt;keyword&gt;Disease Models, Animal&lt;/keyword&gt;&lt;keyword&gt;Dogs&lt;/keyword&gt;&lt;keyword&gt;Electric Countershock/*adverse effects/methods&lt;/keyword&gt;&lt;keyword&gt;Heart Injuries/blood/*etiology/pathology&lt;/keyword&gt;&lt;keyword&gt;Hydrogen-Ion Concentration&lt;/keyword&gt;&lt;keyword&gt;Oxygen/blood&lt;/keyword&gt;&lt;keyword&gt;Tachycardia, Supraventricular/etiology&lt;/keyword&gt;&lt;/keywords&gt;&lt;dates&gt;&lt;year&gt;1989&lt;/year&gt;&lt;pub-dates&gt;&lt;date&gt;Jul&lt;/date&gt;&lt;/pub-dates&gt;&lt;/dates&gt;&lt;isbn&gt;0195-668X (Print)&amp;#xD;0195-668X (Linking)&lt;/isbn&gt;&lt;accession-num&gt;2504609&lt;/accession-num&gt;&lt;urls&gt;&lt;related-urls&gt;&lt;url&gt;https://www.ncbi.nlm.nih.gov/pubmed/2504609&lt;/url&gt;&lt;/related-urls&gt;&lt;/urls&gt;&lt;/record&gt;&lt;/Cite&gt;&lt;/EndNote&gt;</w:instrText>
      </w:r>
      <w:r w:rsidR="00C52D40">
        <w:fldChar w:fldCharType="separate"/>
      </w:r>
      <w:r w:rsidR="00C52D40">
        <w:rPr>
          <w:noProof/>
        </w:rPr>
        <w:t>[22]</w:t>
      </w:r>
      <w:r w:rsidR="00C52D40">
        <w:fldChar w:fldCharType="end"/>
      </w:r>
      <w:r w:rsidR="00C52D40">
        <w:t xml:space="preserve"> found extensive ST elevation and macroscopic histological abnormalities in dogs receiving 5 or more shocks with a variety of waveforms.  In a clinical component of their study, </w:t>
      </w:r>
      <w:proofErr w:type="spellStart"/>
      <w:r w:rsidR="00C52D40">
        <w:t>Ehsani</w:t>
      </w:r>
      <w:proofErr w:type="spellEnd"/>
      <w:r w:rsidR="00C52D40">
        <w:fldChar w:fldCharType="begin"/>
      </w:r>
      <w:r w:rsidR="00C52D40">
        <w:instrText xml:space="preserve"> ADDIN EN.CITE &lt;EndNote&gt;&lt;Cite&gt;&lt;Author&gt;Ehsani&lt;/Author&gt;&lt;Year&gt;1976&lt;/Year&gt;&lt;RecNum&gt;34&lt;/RecNum&gt;&lt;DisplayText&gt;[17]&lt;/DisplayText&gt;&lt;record&gt;&lt;rec-number&gt;34&lt;/rec-number&gt;&lt;foreign-keys&gt;&lt;key app="EN" db-id="9xpw09fz3epd0ce2rr4xssvlfs5tperds55s" timestamp="1553447008"&gt;34&lt;/key&gt;&lt;/foreign-keys&gt;&lt;ref-type name="Journal Article"&gt;17&lt;/ref-type&gt;&lt;contributors&gt;&lt;authors&gt;&lt;author&gt;Ehsani, A.&lt;/author&gt;&lt;author&gt;Ewy, G. A.&lt;/author&gt;&lt;author&gt;Sobel, B. E.&lt;/author&gt;&lt;/authors&gt;&lt;/contributors&gt;&lt;titles&gt;&lt;title&gt;Effects of electrical countershock on serum creatine phosphokinase (CPK) isoenzyme activity&lt;/title&gt;&lt;secondary-title&gt;Am J Cardiol&lt;/secondary-title&gt;&lt;/titles&gt;&lt;periodical&gt;&lt;full-title&gt;Am J Cardiol&lt;/full-title&gt;&lt;/periodical&gt;&lt;pages&gt;12-8&lt;/pages&gt;&lt;volume&gt;37&lt;/volume&gt;&lt;number&gt;1&lt;/number&gt;&lt;keywords&gt;&lt;keyword&gt;Adult&lt;/keyword&gt;&lt;keyword&gt;Aged&lt;/keyword&gt;&lt;keyword&gt;Animals&lt;/keyword&gt;&lt;keyword&gt;Arrhythmias, Cardiac/*therapy&lt;/keyword&gt;&lt;keyword&gt;Creatine Kinase/*blood&lt;/keyword&gt;&lt;keyword&gt;Dogs&lt;/keyword&gt;&lt;keyword&gt;*Electric Countershock/adverse effects&lt;/keyword&gt;&lt;keyword&gt;Humans&lt;/keyword&gt;&lt;keyword&gt;Isoenzymes/*blood&lt;/keyword&gt;&lt;keyword&gt;Middle Aged&lt;/keyword&gt;&lt;keyword&gt;Myocardial Infarction/*diagnosis/enzymology&lt;/keyword&gt;&lt;/keywords&gt;&lt;dates&gt;&lt;year&gt;1976&lt;/year&gt;&lt;pub-dates&gt;&lt;date&gt;Jan&lt;/date&gt;&lt;/pub-dates&gt;&lt;/dates&gt;&lt;isbn&gt;0002-9149 (Print)&amp;#xD;0002-9149 (Linking)&lt;/isbn&gt;&lt;accession-num&gt;1244729&lt;/accession-num&gt;&lt;urls&gt;&lt;related-urls&gt;&lt;url&gt;https://www.ncbi.nlm.nih.gov/pubmed/1244729&lt;/url&gt;&lt;/related-urls&gt;&lt;/urls&gt;&lt;/record&gt;&lt;/Cite&gt;&lt;/EndNote&gt;</w:instrText>
      </w:r>
      <w:r w:rsidR="00C52D40">
        <w:fldChar w:fldCharType="separate"/>
      </w:r>
      <w:r w:rsidR="00C52D40">
        <w:rPr>
          <w:noProof/>
        </w:rPr>
        <w:t>[17]</w:t>
      </w:r>
      <w:r w:rsidR="00C52D40">
        <w:fldChar w:fldCharType="end"/>
      </w:r>
      <w:r w:rsidR="00C52D40">
        <w:t xml:space="preserve"> reported that 15 of 30 patients undergoing a single DC cardioversion had CPK elevations, and 2 had abnormal MB CPK levels.  </w:t>
      </w:r>
      <w:proofErr w:type="spellStart"/>
      <w:r w:rsidR="00B2410E">
        <w:t>Stabilini</w:t>
      </w:r>
      <w:proofErr w:type="spellEnd"/>
      <w:r w:rsidR="00B2410E">
        <w:t xml:space="preserve"> et al</w:t>
      </w:r>
      <w:r w:rsidR="00B2410E">
        <w:fldChar w:fldCharType="begin"/>
      </w:r>
      <w:r w:rsidR="00D50D5F">
        <w:instrText xml:space="preserve"> ADDIN EN.CITE &lt;EndNote&gt;&lt;Cite&gt;&lt;Author&gt;Stabilini&lt;/Author&gt;&lt;Year&gt;1980&lt;/Year&gt;&lt;RecNum&gt;33&lt;/RecNum&gt;&lt;DisplayText&gt;[20]&lt;/DisplayText&gt;&lt;record&gt;&lt;rec-number&gt;33&lt;/rec-number&gt;&lt;foreign-keys&gt;&lt;key app="EN" db-id="9xpw09fz3epd0ce2rr4xssvlfs5tperds55s" timestamp="1553447008"&gt;33&lt;/key&gt;&lt;/foreign-keys&gt;&lt;ref-type name="Journal Article"&gt;17&lt;/ref-type&gt;&lt;contributors&gt;&lt;authors&gt;&lt;author&gt;Stabilini, R.&lt;/author&gt;&lt;author&gt;Agostoni, A.&lt;/author&gt;&lt;author&gt;Gerli, G. C.&lt;/author&gt;&lt;author&gt;Beretta, L.&lt;/author&gt;&lt;author&gt;Palazzini, G.&lt;/author&gt;&lt;author&gt;Lotto, A.&lt;/author&gt;&lt;author&gt;Valentini, R.&lt;/author&gt;&lt;author&gt;Sernesi, L.&lt;/author&gt;&lt;/authors&gt;&lt;/contributors&gt;&lt;titles&gt;&lt;title&gt;Serum myoglobin, total CK and MB CK isoenzyme after D.C. cardioversion and during the early phase of acute myocardial infarction&lt;/title&gt;&lt;secondary-title&gt;Acta Cardiol&lt;/secondary-title&gt;&lt;/titles&gt;&lt;periodical&gt;&lt;full-title&gt;Acta Cardiol&lt;/full-title&gt;&lt;/periodical&gt;&lt;pages&gt;373-80&lt;/pages&gt;&lt;volume&gt;35&lt;/volume&gt;&lt;number&gt;5&lt;/number&gt;&lt;keywords&gt;&lt;keyword&gt;Adult&lt;/keyword&gt;&lt;keyword&gt;Aged&lt;/keyword&gt;&lt;keyword&gt;Angina Pectoris&lt;/keyword&gt;&lt;keyword&gt;Creatine Kinase/*blood&lt;/keyword&gt;&lt;keyword&gt;*Electric Countershock&lt;/keyword&gt;&lt;keyword&gt;Female&lt;/keyword&gt;&lt;keyword&gt;Humans&lt;/keyword&gt;&lt;keyword&gt;Isoenzymes&lt;/keyword&gt;&lt;keyword&gt;Male&lt;/keyword&gt;&lt;keyword&gt;Middle Aged&lt;/keyword&gt;&lt;keyword&gt;Myocardial Infarction/*blood/therapy&lt;/keyword&gt;&lt;keyword&gt;Myoglobin/*blood&lt;/keyword&gt;&lt;/keywords&gt;&lt;dates&gt;&lt;year&gt;1980&lt;/year&gt;&lt;/dates&gt;&lt;isbn&gt;0001-5385 (Print)&amp;#xD;0001-5385 (Linking)&lt;/isbn&gt;&lt;accession-num&gt;6970487&lt;/accession-num&gt;&lt;urls&gt;&lt;related-urls&gt;&lt;url&gt;https://www.ncbi.nlm.nih.gov/pubmed/6970487&lt;/url&gt;&lt;/related-urls&gt;&lt;/urls&gt;&lt;/record&gt;&lt;/Cite&gt;&lt;/EndNote&gt;</w:instrText>
      </w:r>
      <w:r w:rsidR="00B2410E">
        <w:fldChar w:fldCharType="separate"/>
      </w:r>
      <w:r w:rsidR="00D50D5F">
        <w:rPr>
          <w:noProof/>
        </w:rPr>
        <w:t>[20]</w:t>
      </w:r>
      <w:r w:rsidR="00B2410E">
        <w:fldChar w:fldCharType="end"/>
      </w:r>
      <w:r w:rsidR="00B2410E">
        <w:t xml:space="preserve"> reported increased MB CPK in 2 of 6 patients undergoing electrical cardioversion.  Chun and colleagues</w:t>
      </w:r>
      <w:r w:rsidR="00B2410E">
        <w:fldChar w:fldCharType="begin"/>
      </w:r>
      <w:r w:rsidR="00D50D5F">
        <w:instrText xml:space="preserve"> ADDIN EN.CITE &lt;EndNote&gt;&lt;Cite&gt;&lt;Author&gt;Chun&lt;/Author&gt;&lt;Year&gt;1981&lt;/Year&gt;&lt;RecNum&gt;32&lt;/RecNum&gt;&lt;DisplayText&gt;[16]&lt;/DisplayText&gt;&lt;record&gt;&lt;rec-number&gt;32&lt;/rec-number&gt;&lt;foreign-keys&gt;&lt;key app="EN" db-id="9xpw09fz3epd0ce2rr4xssvlfs5tperds55s" timestamp="1553447008"&gt;32&lt;/key&gt;&lt;/foreign-keys&gt;&lt;ref-type name="Journal Article"&gt;17&lt;/ref-type&gt;&lt;contributors&gt;&lt;authors&gt;&lt;author&gt;Chun, P. K.&lt;/author&gt;&lt;author&gt;Davia, J. E.&lt;/author&gt;&lt;author&gt;Donohue, D. J.&lt;/author&gt;&lt;/authors&gt;&lt;/contributors&gt;&lt;titles&gt;&lt;title&gt;ST-segment elevation with elective DC cardioversion&lt;/title&gt;&lt;secondary-title&gt;Circulation&lt;/secondary-title&gt;&lt;/titles&gt;&lt;periodical&gt;&lt;full-title&gt;Circulation&lt;/full-title&gt;&lt;/periodical&gt;&lt;pages&gt;220-4&lt;/pages&gt;&lt;volume&gt;63&lt;/volume&gt;&lt;number&gt;1&lt;/number&gt;&lt;keywords&gt;&lt;keyword&gt;Adult&lt;/keyword&gt;&lt;keyword&gt;Aged&lt;/keyword&gt;&lt;keyword&gt;Arrhythmias, Cardiac/*therapy&lt;/keyword&gt;&lt;keyword&gt;Atrial Fibrillation/therapy&lt;/keyword&gt;&lt;keyword&gt;*Electric Countershock&lt;/keyword&gt;&lt;keyword&gt;*Electrocardiography&lt;/keyword&gt;&lt;keyword&gt;Female&lt;/keyword&gt;&lt;keyword&gt;Heart Injuries/etiology&lt;/keyword&gt;&lt;keyword&gt;Humans&lt;/keyword&gt;&lt;keyword&gt;Male&lt;/keyword&gt;&lt;keyword&gt;Mitral Valve Insufficiency/therapy&lt;/keyword&gt;&lt;keyword&gt;Necrosis&lt;/keyword&gt;&lt;/keywords&gt;&lt;dates&gt;&lt;year&gt;1981&lt;/year&gt;&lt;pub-dates&gt;&lt;date&gt;Jan&lt;/date&gt;&lt;/pub-dates&gt;&lt;/dates&gt;&lt;isbn&gt;0009-7322 (Print)&amp;#xD;0009-7322 (Linking)&lt;/isbn&gt;&lt;accession-num&gt;7438397&lt;/accession-num&gt;&lt;urls&gt;&lt;related-urls&gt;&lt;url&gt;https://www.ncbi.nlm.nih.gov/pubmed/7438397&lt;/url&gt;&lt;/related-urls&gt;&lt;/urls&gt;&lt;/record&gt;&lt;/Cite&gt;&lt;/EndNote&gt;</w:instrText>
      </w:r>
      <w:r w:rsidR="00B2410E">
        <w:fldChar w:fldCharType="separate"/>
      </w:r>
      <w:r w:rsidR="00D50D5F">
        <w:rPr>
          <w:noProof/>
        </w:rPr>
        <w:t>[16]</w:t>
      </w:r>
      <w:r w:rsidR="00B2410E">
        <w:fldChar w:fldCharType="end"/>
      </w:r>
      <w:r w:rsidR="00B2410E">
        <w:t xml:space="preserve"> reported transient ST elevation in 3 of 3 electrically cardioverted patients.  </w:t>
      </w:r>
      <w:r w:rsidR="001A09F2">
        <w:t>Cassin, et al</w:t>
      </w:r>
      <w:r w:rsidR="001A09F2">
        <w:fldChar w:fldCharType="begin"/>
      </w:r>
      <w:r w:rsidR="00D50D5F">
        <w:instrText xml:space="preserve"> ADDIN EN.CITE &lt;EndNote&gt;&lt;Cite&gt;&lt;Author&gt;Cassin&lt;/Author&gt;&lt;Year&gt;1989&lt;/Year&gt;&lt;RecNum&gt;30&lt;/RecNum&gt;&lt;DisplayText&gt;[15]&lt;/DisplayText&gt;&lt;record&gt;&lt;rec-number&gt;30&lt;/rec-number&gt;&lt;foreign-keys&gt;&lt;key app="EN" db-id="9xpw09fz3epd0ce2rr4xssvlfs5tperds55s" timestamp="1553447008"&gt;30&lt;/key&gt;&lt;/foreign-keys&gt;&lt;ref-type name="Journal Article"&gt;17&lt;/ref-type&gt;&lt;contributors&gt;&lt;authors&gt;&lt;author&gt;Cassin, M.&lt;/author&gt;&lt;author&gt;Charmet, P. A.&lt;/author&gt;&lt;author&gt;Brieda, M.&lt;/author&gt;&lt;author&gt;Zanuttini, D.&lt;/author&gt;&lt;/authors&gt;&lt;/contributors&gt;&lt;titles&gt;&lt;title&gt;[ST segment elevation after elective electric cardioversion]&lt;/title&gt;&lt;secondary-title&gt;Minerva Cardioangiol&lt;/secondary-title&gt;&lt;/titles&gt;&lt;periodical&gt;&lt;full-title&gt;Minerva Cardioangiol&lt;/full-title&gt;&lt;/periodical&gt;&lt;pages&gt;451-6&lt;/pages&gt;&lt;volume&gt;37&lt;/volume&gt;&lt;number&gt;10&lt;/number&gt;&lt;keywords&gt;&lt;keyword&gt;Adult&lt;/keyword&gt;&lt;keyword&gt;Aged&lt;/keyword&gt;&lt;keyword&gt;Atrial Fibrillation/therapy&lt;/keyword&gt;&lt;keyword&gt;Atrial Flutter/therapy&lt;/keyword&gt;&lt;keyword&gt;Clinical Enzyme Tests&lt;/keyword&gt;&lt;keyword&gt;Creatine Kinase/blood&lt;/keyword&gt;&lt;keyword&gt;*Electric Countershock&lt;/keyword&gt;&lt;keyword&gt;*Electrocardiography&lt;/keyword&gt;&lt;keyword&gt;Female&lt;/keyword&gt;&lt;keyword&gt;Humans&lt;/keyword&gt;&lt;keyword&gt;Isoenzymes&lt;/keyword&gt;&lt;keyword&gt;Male&lt;/keyword&gt;&lt;keyword&gt;Middle Aged&lt;/keyword&gt;&lt;/keywords&gt;&lt;dates&gt;&lt;year&gt;1989&lt;/year&gt;&lt;pub-dates&gt;&lt;date&gt;Oct&lt;/date&gt;&lt;/pub-dates&gt;&lt;/dates&gt;&lt;orig-pub&gt;Sopraslivellamento del tratto ST dopo cardioversione elettrica elettiva.&lt;/orig-pub&gt;&lt;isbn&gt;0026-4725 (Print)&amp;#xD;0026-4725 (Linking)&lt;/isbn&gt;&lt;accession-num&gt;2608177&lt;/accession-num&gt;&lt;urls&gt;&lt;related-urls&gt;&lt;url&gt;https://www.ncbi.nlm.nih.gov/pubmed/2608177&lt;/url&gt;&lt;/related-urls&gt;&lt;/urls&gt;&lt;/record&gt;&lt;/Cite&gt;&lt;/EndNote&gt;</w:instrText>
      </w:r>
      <w:r w:rsidR="001A09F2">
        <w:fldChar w:fldCharType="separate"/>
      </w:r>
      <w:r w:rsidR="00D50D5F">
        <w:rPr>
          <w:noProof/>
        </w:rPr>
        <w:t>[15]</w:t>
      </w:r>
      <w:r w:rsidR="001A09F2">
        <w:fldChar w:fldCharType="end"/>
      </w:r>
      <w:r w:rsidR="001A09F2">
        <w:t>, reported that 6 of 142 electrically cardioverted patients had marked ST elevation.</w:t>
      </w:r>
      <w:r w:rsidR="003F2BA6">
        <w:t xml:space="preserve">  In a larger study of 64 patients undergoing electrical cardioversion for a variety of arrhythmias, post-conversion ST elevation was observed in 11 (17%) and ST depression in 25 (39%)</w:t>
      </w:r>
      <w:r w:rsidR="003F2BA6">
        <w:fldChar w:fldCharType="begin"/>
      </w:r>
      <w:r w:rsidR="003F2BA6">
        <w:instrText xml:space="preserve"> ADDIN EN.CITE &lt;EndNote&gt;&lt;Cite&gt;&lt;Author&gt;Eysmann&lt;/Author&gt;&lt;Year&gt;1986&lt;/Year&gt;&lt;RecNum&gt;61&lt;/RecNum&gt;&lt;DisplayText&gt;[18]&lt;/DisplayText&gt;&lt;record&gt;&lt;rec-number&gt;61&lt;/rec-number&gt;&lt;foreign-keys&gt;&lt;key app="EN" db-id="9xpw09fz3epd0ce2rr4xssvlfs5tperds55s" timestamp="1553533316"&gt;61&lt;/key&gt;&lt;/foreign-keys&gt;&lt;ref-type name="Journal Article"&gt;17&lt;/ref-type&gt;&lt;contributors&gt;&lt;authors&gt;&lt;author&gt;Eysmann, S. B.&lt;/author&gt;&lt;author&gt;Marchlinski, F. E.&lt;/author&gt;&lt;author&gt;Buxton, A. E.&lt;/author&gt;&lt;author&gt;Josephson, M. E.&lt;/author&gt;&lt;/authors&gt;&lt;/contributors&gt;&lt;titles&gt;&lt;title&gt;Electrocardiographic changes after cardioversion of ventricular arrhythmias&lt;/title&gt;&lt;secondary-title&gt;Circulation&lt;/secondary-title&gt;&lt;/titles&gt;&lt;periodical&gt;&lt;full-title&gt;Circulation&lt;/full-title&gt;&lt;/periodical&gt;&lt;pages&gt;73-81&lt;/pages&gt;&lt;volume&gt;73&lt;/volume&gt;&lt;number&gt;1&lt;/number&gt;&lt;keywords&gt;&lt;keyword&gt;Arrhythmias, Cardiac/*therapy&lt;/keyword&gt;&lt;keyword&gt;Bradycardia/etiology&lt;/keyword&gt;&lt;keyword&gt;*Electric Countershock/adverse effects/methods&lt;/keyword&gt;&lt;keyword&gt;*Electrocardiography&lt;/keyword&gt;&lt;keyword&gt;Female&lt;/keyword&gt;&lt;keyword&gt;Heart Ventricles&lt;/keyword&gt;&lt;keyword&gt;Humans&lt;/keyword&gt;&lt;keyword&gt;Male&lt;/keyword&gt;&lt;keyword&gt;Middle Aged&lt;/keyword&gt;&lt;keyword&gt;Pacemaker, Artificial&lt;/keyword&gt;&lt;keyword&gt;Tachycardia/etiology&lt;/keyword&gt;&lt;/keywords&gt;&lt;dates&gt;&lt;year&gt;1986&lt;/year&gt;&lt;pub-dates&gt;&lt;date&gt;Jan&lt;/date&gt;&lt;/pub-dates&gt;&lt;/dates&gt;&lt;isbn&gt;0009-7322 (Print)&amp;#xD;0009-7322 (Linking)&lt;/isbn&gt;&lt;accession-num&gt;3940671&lt;/accession-num&gt;&lt;urls&gt;&lt;related-urls&gt;&lt;url&gt;https://www.ncbi.nlm.nih.gov/pubmed/3940671&lt;/url&gt;&lt;/related-urls&gt;&lt;/urls&gt;&lt;/record&gt;&lt;/Cite&gt;&lt;/EndNote&gt;</w:instrText>
      </w:r>
      <w:r w:rsidR="003F2BA6">
        <w:fldChar w:fldCharType="separate"/>
      </w:r>
      <w:r w:rsidR="003F2BA6">
        <w:rPr>
          <w:noProof/>
        </w:rPr>
        <w:t>[18]</w:t>
      </w:r>
      <w:r w:rsidR="003F2BA6">
        <w:fldChar w:fldCharType="end"/>
      </w:r>
      <w:r w:rsidR="003F2BA6">
        <w:t>.</w:t>
      </w:r>
    </w:p>
    <w:p w14:paraId="4B08A06D" w14:textId="672AE568" w:rsidR="00D50D5F" w:rsidRDefault="001A09F2" w:rsidP="00765F33">
      <w:r>
        <w:t xml:space="preserve">In some studies, however, in the presence of CPK and MB CPK elevations after cardioversion, troponin levels </w:t>
      </w:r>
      <w:r w:rsidR="003F2BA6">
        <w:t>were not</w:t>
      </w:r>
      <w:r>
        <w:t xml:space="preserve"> elevated</w:t>
      </w:r>
      <w:r w:rsidR="00C52D40">
        <w:t xml:space="preserve"> in patients receiving single shocks</w:t>
      </w:r>
      <w:r>
        <w:t>, suggesting that the abnormal enzyme release was from skeletal tissue</w:t>
      </w:r>
      <w:r>
        <w:fldChar w:fldCharType="begin"/>
      </w:r>
      <w:r w:rsidR="00D50D5F">
        <w:instrText xml:space="preserve"> ADDIN EN.CITE &lt;EndNote&gt;&lt;Cite&gt;&lt;Author&gt;Santos&lt;/Author&gt;&lt;Year&gt;2006&lt;/Year&gt;&lt;RecNum&gt;27&lt;/RecNum&gt;&lt;DisplayText&gt;[19]&lt;/DisplayText&gt;&lt;record&gt;&lt;rec-number&gt;27&lt;/rec-number&gt;&lt;foreign-keys&gt;&lt;key app="EN" db-id="9xpw09fz3epd0ce2rr4xssvlfs5tperds55s" timestamp="1553447008"&gt;27&lt;/key&gt;&lt;/foreign-keys&gt;&lt;ref-type name="Journal Article"&gt;17&lt;/ref-type&gt;&lt;contributors&gt;&lt;authors&gt;&lt;author&gt;Santos, E. S.&lt;/author&gt;&lt;author&gt;Pereira, M. P.&lt;/author&gt;&lt;author&gt;Minuzzo, L.&lt;/author&gt;&lt;author&gt;Moreira, D. A.&lt;/author&gt;&lt;author&gt;Ramos, R.&lt;/author&gt;&lt;author&gt;Avezum, A.&lt;/author&gt;&lt;author&gt;Timerman, A.&lt;/author&gt;&lt;author&gt;Piegas, L. S.&lt;/author&gt;&lt;/authors&gt;&lt;/contributors&gt;&lt;auth-address&gt;Instituto Dante Pazzanese de Cardiologia, Sao Paulo, SP. elizabetssantos@cardiol.br&lt;/auth-address&gt;&lt;titles&gt;&lt;title&gt;[Electrical cardioversion and myocardial injury: evaluation by new cardiac injury markers]&lt;/title&gt;&lt;secondary-title&gt;Arq Bras Cardiol&lt;/secondary-title&gt;&lt;/titles&gt;&lt;periodical&gt;&lt;full-title&gt;Arq Bras Cardiol&lt;/full-title&gt;&lt;/periodical&gt;&lt;pages&gt;191-7&lt;/pages&gt;&lt;volume&gt;86&lt;/volume&gt;&lt;number&gt;3&lt;/number&gt;&lt;keywords&gt;&lt;keyword&gt;Analysis of Variance&lt;/keyword&gt;&lt;keyword&gt;Atrial Fibrillation/therapy&lt;/keyword&gt;&lt;keyword&gt;Atrial Flutter/therapy&lt;/keyword&gt;&lt;keyword&gt;Biomarkers/blood&lt;/keyword&gt;&lt;keyword&gt;Creatine Kinase, MB Form/*blood&lt;/keyword&gt;&lt;keyword&gt;Electric Countershock/*adverse effects&lt;/keyword&gt;&lt;keyword&gt;Female&lt;/keyword&gt;&lt;keyword&gt;Heart Injuries/blood/*etiology&lt;/keyword&gt;&lt;keyword&gt;Humans&lt;/keyword&gt;&lt;keyword&gt;Male&lt;/keyword&gt;&lt;keyword&gt;Middle Aged&lt;/keyword&gt;&lt;keyword&gt;Myoglobin/*blood&lt;/keyword&gt;&lt;keyword&gt;Time Factors&lt;/keyword&gt;&lt;keyword&gt;Troponin I/*blood&lt;/keyword&gt;&lt;/keywords&gt;&lt;dates&gt;&lt;year&gt;2006&lt;/year&gt;&lt;pub-dates&gt;&lt;date&gt;Mar&lt;/date&gt;&lt;/pub-dates&gt;&lt;/dates&gt;&lt;orig-pub&gt;Cardioversao eletrica e lesao miocardica: avaliacao pelos novos marcadores de injuria cardiaca.&lt;/orig-pub&gt;&lt;isbn&gt;0066-782X (Print)&amp;#xD;0066-782X (Linking)&lt;/isbn&gt;&lt;accession-num&gt;16612445&lt;/accession-num&gt;&lt;urls&gt;&lt;related-urls&gt;&lt;url&gt;https://www.ncbi.nlm.nih.gov/pubmed/16612445&lt;/url&gt;&lt;/related-urls&gt;&lt;/urls&gt;&lt;electronic-resource-num&gt;/S0066-782X2006000300006&lt;/electronic-resource-num&gt;&lt;/record&gt;&lt;/Cite&gt;&lt;/EndNote&gt;</w:instrText>
      </w:r>
      <w:r>
        <w:fldChar w:fldCharType="separate"/>
      </w:r>
      <w:r w:rsidR="00D50D5F">
        <w:rPr>
          <w:noProof/>
        </w:rPr>
        <w:t>[19]</w:t>
      </w:r>
      <w:r>
        <w:fldChar w:fldCharType="end"/>
      </w:r>
      <w:r>
        <w:t>.</w:t>
      </w:r>
      <w:r w:rsidR="00D50D5F" w:rsidRPr="00D50D5F">
        <w:t xml:space="preserve"> </w:t>
      </w:r>
    </w:p>
    <w:p w14:paraId="2591A447" w14:textId="06FA8D14" w:rsidR="001A09F2" w:rsidRDefault="003F2BA6" w:rsidP="00765F33">
      <w:r>
        <w:t>Apparent myocardial stunning after electrical cardioversion has been reported</w:t>
      </w:r>
      <w:r w:rsidR="00004FCF">
        <w:t xml:space="preserve"> in a patient</w:t>
      </w:r>
      <w:r>
        <w:fldChar w:fldCharType="begin"/>
      </w:r>
      <w:r>
        <w:instrText xml:space="preserve"> ADDIN EN.CITE &lt;EndNote&gt;&lt;Cite&gt;&lt;Author&gt;Venkataraman&lt;/Author&gt;&lt;Year&gt;2016&lt;/Year&gt;&lt;RecNum&gt;63&lt;/RecNum&gt;&lt;DisplayText&gt;[21]&lt;/DisplayText&gt;&lt;record&gt;&lt;rec-number&gt;63&lt;/rec-number&gt;&lt;foreign-keys&gt;&lt;key app="EN" db-id="9xpw09fz3epd0ce2rr4xssvlfs5tperds55s" timestamp="1553546923"&gt;63&lt;/key&gt;&lt;/foreign-keys&gt;&lt;ref-type name="Journal Article"&gt;17&lt;/ref-type&gt;&lt;contributors&gt;&lt;authors&gt;&lt;author&gt;Venkataraman, P.&lt;/author&gt;&lt;author&gt;Koshy A.&lt;/author&gt;&lt;author&gt;Teh, A.&lt;/author&gt;&lt;author&gt;Chou, B.&lt;/author&gt;&lt;/authors&gt;&lt;/contributors&gt;&lt;titles&gt;&lt;title&gt;A Case Report of Severe Myocardial Stunning and Death Following Electro-Cardioversion (ECV) for Atrial Flutter&lt;/title&gt;&lt;secondary-title&gt;Heart, Lung and Circulation&lt;/secondary-title&gt;&lt;/titles&gt;&lt;periodical&gt;&lt;full-title&gt;Heart, Lung and circulation&lt;/full-title&gt;&lt;/periodical&gt;&lt;pages&gt;S135-136&lt;/pages&gt;&lt;volume&gt;25&lt;/volume&gt;&lt;number&gt;Supplement 2&lt;/number&gt;&lt;dates&gt;&lt;year&gt;2016&lt;/year&gt;&lt;/dates&gt;&lt;urls&gt;&lt;/urls&gt;&lt;/record&gt;&lt;/Cite&gt;&lt;/EndNote&gt;</w:instrText>
      </w:r>
      <w:r>
        <w:fldChar w:fldCharType="separate"/>
      </w:r>
      <w:r>
        <w:rPr>
          <w:noProof/>
        </w:rPr>
        <w:t>[21]</w:t>
      </w:r>
      <w:r>
        <w:fldChar w:fldCharType="end"/>
      </w:r>
      <w:r>
        <w:t>, leading to death.</w:t>
      </w:r>
      <w:r w:rsidR="00004FCF">
        <w:t xml:space="preserve">  </w:t>
      </w:r>
      <w:r w:rsidR="0088497D">
        <w:t>Kobayashi and coworkers</w:t>
      </w:r>
      <w:r w:rsidR="0088497D">
        <w:fldChar w:fldCharType="begin"/>
      </w:r>
      <w:r w:rsidR="0088497D">
        <w:instrText xml:space="preserve"> ADDIN EN.CITE &lt;EndNote&gt;&lt;Cite&gt;&lt;Author&gt;Kobayashi&lt;/Author&gt;&lt;Year&gt;2000&lt;/Year&gt;&lt;RecNum&gt;62&lt;/RecNum&gt;&lt;DisplayText&gt;[14]&lt;/DisplayText&gt;&lt;record&gt;&lt;rec-number&gt;62&lt;/rec-number&gt;&lt;foreign-keys&gt;&lt;key app="EN" db-id="9xpw09fz3epd0ce2rr4xssvlfs5tperds55s" timestamp="1553543418"&gt;62&lt;/key&gt;&lt;/foreign-keys&gt;&lt;ref-type name="Journal Article"&gt;17&lt;/ref-type&gt;&lt;contributors&gt;&lt;authors&gt;&lt;author&gt;Kobayashi, N.&lt;/author&gt;&lt;author&gt;Takayama, M.&lt;/author&gt;&lt;author&gt;Yamaura, S.&lt;/author&gt;&lt;author&gt;Ushimaru, H.&lt;/author&gt;&lt;author&gt;Ochi, T.&lt;/author&gt;&lt;author&gt;Saito, M.&lt;/author&gt;&lt;/authors&gt;&lt;/contributors&gt;&lt;auth-address&gt;Department of Internal Medicine, Yodakubo Hospital, Nagano, Japan. nkoba@valley.ne.jp&lt;/auth-address&gt;&lt;titles&gt;&lt;title&gt;Pulmonary edema after cardioversion for paroxysmal atrial flutter: left ventricular diastolic dysfunction induced by direct current shock&lt;/title&gt;&lt;secondary-title&gt;Jpn Circ J&lt;/secondary-title&gt;&lt;/titles&gt;&lt;periodical&gt;&lt;full-title&gt;Jpn Circ J&lt;/full-title&gt;&lt;/periodical&gt;&lt;pages&gt;76-9&lt;/pages&gt;&lt;volume&gt;64&lt;/volume&gt;&lt;number&gt;1&lt;/number&gt;&lt;keywords&gt;&lt;keyword&gt;Aged&lt;/keyword&gt;&lt;keyword&gt;Atrial Flutter/diagnostic imaging/physiopathology/*therapy&lt;/keyword&gt;&lt;keyword&gt;Electric Countershock/*adverse effects&lt;/keyword&gt;&lt;keyword&gt;Electrocardiography&lt;/keyword&gt;&lt;keyword&gt;Furosemide/therapeutic use&lt;/keyword&gt;&lt;keyword&gt;Humans&lt;/keyword&gt;&lt;keyword&gt;Male&lt;/keyword&gt;&lt;keyword&gt;Nitroglycerin/therapeutic use&lt;/keyword&gt;&lt;keyword&gt;Oxygen Inhalation Therapy&lt;/keyword&gt;&lt;keyword&gt;Pulmonary Edema/*etiology/physiopathology/therapy&lt;/keyword&gt;&lt;keyword&gt;Radiography, Thoracic&lt;/keyword&gt;&lt;keyword&gt;Ventricular Dysfunction, Left/*etiology/physiopathology&lt;/keyword&gt;&lt;/keywords&gt;&lt;dates&gt;&lt;year&gt;2000&lt;/year&gt;&lt;pub-dates&gt;&lt;date&gt;Jan&lt;/date&gt;&lt;/pub-dates&gt;&lt;/dates&gt;&lt;isbn&gt;0047-1828 (Print)&amp;#xD;0047-1828 (Linking)&lt;/isbn&gt;&lt;accession-num&gt;10651211&lt;/accession-num&gt;&lt;urls&gt;&lt;related-urls&gt;&lt;url&gt;https://www.ncbi.nlm.nih.gov/pubmed/10651211&lt;/url&gt;&lt;/related-urls&gt;&lt;/urls&gt;&lt;/record&gt;&lt;/Cite&gt;&lt;/EndNote&gt;</w:instrText>
      </w:r>
      <w:r w:rsidR="0088497D">
        <w:fldChar w:fldCharType="separate"/>
      </w:r>
      <w:r w:rsidR="0088497D">
        <w:rPr>
          <w:noProof/>
        </w:rPr>
        <w:t>[14]</w:t>
      </w:r>
      <w:r w:rsidR="0088497D">
        <w:fldChar w:fldCharType="end"/>
      </w:r>
      <w:r w:rsidR="0088497D">
        <w:t xml:space="preserve"> demonstrated echocardiographically the development of left ventricular diastolic dysfunction in a patient who went into pulmonary edema after cardioversion. </w:t>
      </w:r>
      <w:r w:rsidR="00004FCF">
        <w:t xml:space="preserve">However, there </w:t>
      </w:r>
      <w:r w:rsidR="0088497D">
        <w:t>are</w:t>
      </w:r>
      <w:r w:rsidR="00004FCF">
        <w:t xml:space="preserve"> no </w:t>
      </w:r>
      <w:r w:rsidR="0088497D">
        <w:t>controlled experiments</w:t>
      </w:r>
      <w:r w:rsidR="00004FCF">
        <w:t xml:space="preserve"> of which we are aware describing the effect of electrical countershocks on LV performance in animals or humans in sinus rhythm.  Reports exist on effects of  cardioversion of sustained tachyarrhythmias on hemodynamics in animals and humans, but, as expected, these reports show hemodynamic improvement with restoration of sinus rhythm, but do not help us evaluate the independent effect of countershocks on </w:t>
      </w:r>
      <w:r w:rsidR="0088497D">
        <w:t xml:space="preserve">intrinsic </w:t>
      </w:r>
      <w:r w:rsidR="00004FCF">
        <w:t>hemodynamics.</w:t>
      </w:r>
    </w:p>
    <w:p w14:paraId="52034B82" w14:textId="2297C372" w:rsidR="00004FCF" w:rsidRDefault="00004FCF" w:rsidP="00765F33">
      <w:r>
        <w:t>Overall, it seems likely that electrical cardioversion can adversely affect the myocardium.  However, the extent of this effect in human</w:t>
      </w:r>
      <w:r w:rsidR="0088497D">
        <w:t>s</w:t>
      </w:r>
      <w:r>
        <w:t xml:space="preserve"> undergoing a single shock is not clear.</w:t>
      </w:r>
    </w:p>
    <w:p w14:paraId="3331B5B2" w14:textId="097275B6" w:rsidR="0088497D" w:rsidRDefault="0088497D" w:rsidP="0088497D">
      <w:pPr>
        <w:pStyle w:val="Heading2"/>
      </w:pPr>
      <w:r>
        <w:t>Skeletal Muscle Injury</w:t>
      </w:r>
    </w:p>
    <w:p w14:paraId="071A8BD5" w14:textId="2343FE8E" w:rsidR="0088497D" w:rsidRDefault="0088497D" w:rsidP="0088497D">
      <w:r>
        <w:t>Several of the citations above</w:t>
      </w:r>
      <w:r w:rsidR="002A1DE5">
        <w:fldChar w:fldCharType="begin">
          <w:fldData xml:space="preserve">PEVuZE5vdGU+PENpdGU+PEF1dGhvcj5DYXNzaW48L0F1dGhvcj48WWVhcj4xOTg5PC9ZZWFyPjxS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</w:fldData>
        </w:fldChar>
      </w:r>
      <w:r w:rsidR="002A1DE5">
        <w:instrText xml:space="preserve"> ADDIN EN.CITE </w:instrText>
      </w:r>
      <w:r w:rsidR="002A1DE5">
        <w:fldChar w:fldCharType="begin">
          <w:fldData xml:space="preserve">PEVuZE5vdGU+PENpdGU+PEF1dGhvcj5DYXNzaW48L0F1dGhvcj48WWVhcj4xOTg5PC9ZZWFyPjxS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</w:fldData>
        </w:fldChar>
      </w:r>
      <w:r w:rsidR="002A1DE5">
        <w:instrText xml:space="preserve"> ADDIN EN.CITE.DATA </w:instrText>
      </w:r>
      <w:r w:rsidR="002A1DE5">
        <w:fldChar w:fldCharType="end"/>
      </w:r>
      <w:r w:rsidR="002A1DE5">
        <w:fldChar w:fldCharType="separate"/>
      </w:r>
      <w:r w:rsidR="002A1DE5">
        <w:rPr>
          <w:noProof/>
        </w:rPr>
        <w:t>[15-17, 20]</w:t>
      </w:r>
      <w:r w:rsidR="002A1DE5">
        <w:fldChar w:fldCharType="end"/>
      </w:r>
      <w:r>
        <w:t xml:space="preserve"> demonstrate substantial skeletal muscle enzyme leak after electrical cardioversion</w:t>
      </w:r>
      <w:r w:rsidR="002A1DE5">
        <w:t>, and the reported cases of rhabdomyolysis</w:t>
      </w:r>
      <w:r w:rsidR="002A1DE5">
        <w:fldChar w:fldCharType="begin">
          <w:fldData xml:space="preserve">PEVuZE5vdGU+PENpdGU+PEF1dGhvcj5DYXZ1c29nbHU8L0F1dGhvcj48WWVhcj4yMDAzPC9ZZWFy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</w:fldData>
        </w:fldChar>
      </w:r>
      <w:r w:rsidR="002A1DE5">
        <w:instrText xml:space="preserve"> ADDIN EN.CITE </w:instrText>
      </w:r>
      <w:r w:rsidR="002A1DE5">
        <w:fldChar w:fldCharType="begin">
          <w:fldData xml:space="preserve">PEVuZE5vdGU+PENpdGU+PEF1dGhvcj5DYXZ1c29nbHU8L0F1dGhvcj48WWVhcj4yMDAzPC9ZZWFy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</w:fldData>
        </w:fldChar>
      </w:r>
      <w:r w:rsidR="002A1DE5">
        <w:instrText xml:space="preserve"> ADDIN EN.CITE.DATA </w:instrText>
      </w:r>
      <w:r w:rsidR="002A1DE5">
        <w:fldChar w:fldCharType="end"/>
      </w:r>
      <w:r w:rsidR="002A1DE5">
        <w:fldChar w:fldCharType="separate"/>
      </w:r>
      <w:r w:rsidR="002A1DE5">
        <w:rPr>
          <w:noProof/>
        </w:rPr>
        <w:t>[6-8]</w:t>
      </w:r>
      <w:r w:rsidR="002A1DE5">
        <w:fldChar w:fldCharType="end"/>
      </w:r>
      <w:r w:rsidR="002A1DE5">
        <w:t xml:space="preserve"> further substantiate this adverse effect, and there is considerable additional evidence for skeletal musc</w:t>
      </w:r>
      <w:r w:rsidR="00CE5FF5">
        <w:t>l</w:t>
      </w:r>
      <w:r w:rsidR="002A1DE5">
        <w:t>e damage after electrical cardioversion</w:t>
      </w:r>
      <w:r w:rsidR="002A1DE5">
        <w:fldChar w:fldCharType="begin">
          <w:fldData xml:space="preserve">PEVuZE5vdGU+PENpdGU+PEF1dGhvcj5BbGJlcmluaTwvQXV0aG9yPjxZZWFyPjE5OTk8L1llYXI+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</w:fldData>
        </w:fldChar>
      </w:r>
      <w:r w:rsidR="002A1DE5">
        <w:instrText xml:space="preserve"> ADDIN EN.CITE </w:instrText>
      </w:r>
      <w:r w:rsidR="002A1DE5">
        <w:fldChar w:fldCharType="begin">
          <w:fldData xml:space="preserve">PEVuZE5vdGU+PENpdGU+PEF1dGhvcj5BbGJlcmluaTwvQXV0aG9yPjxZZWFyPjE5OTk8L1llYXI+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</w:fldData>
        </w:fldChar>
      </w:r>
      <w:r w:rsidR="002A1DE5">
        <w:instrText xml:space="preserve"> ADDIN EN.CITE.DATA </w:instrText>
      </w:r>
      <w:r w:rsidR="002A1DE5">
        <w:fldChar w:fldCharType="end"/>
      </w:r>
      <w:r w:rsidR="002A1DE5">
        <w:fldChar w:fldCharType="separate"/>
      </w:r>
      <w:r w:rsidR="002A1DE5">
        <w:rPr>
          <w:noProof/>
        </w:rPr>
        <w:t>[23-28]</w:t>
      </w:r>
      <w:r w:rsidR="002A1DE5">
        <w:fldChar w:fldCharType="end"/>
      </w:r>
      <w:r w:rsidR="00CE5FF5">
        <w:t>.  Except in the few cases of rhabdomyolysis, it appears that muscle injury is rarely symptomatic or clinically consequential in patients receiving single countershocks.</w:t>
      </w:r>
    </w:p>
    <w:p w14:paraId="0289512D" w14:textId="3B96B233" w:rsidR="00CE5FF5" w:rsidRDefault="00CE5FF5" w:rsidP="00CE5FF5">
      <w:pPr>
        <w:pStyle w:val="Heading2"/>
      </w:pPr>
      <w:r>
        <w:t>Skin Burns</w:t>
      </w:r>
    </w:p>
    <w:p w14:paraId="37A4C4D7" w14:textId="3B227863" w:rsidR="00212838" w:rsidRDefault="00212838" w:rsidP="00212838">
      <w:r>
        <w:t xml:space="preserve">Skin </w:t>
      </w:r>
      <w:r w:rsidR="004D733C">
        <w:t>burns</w:t>
      </w:r>
      <w:r>
        <w:t xml:space="preserve"> related to external electrical cardioversion are commonly reported </w:t>
      </w:r>
      <w:r w:rsidR="004D733C">
        <w:fldChar w:fldCharType="begin">
          <w:fldData xml:space="preserve">PEVuZE5vdGU+PENpdGU+PFllYXI+MTk5OTwvWWVhcj48UmVjTnVtPjczPC9SZWNOdW0+PERpc3Bs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</w:fldData>
        </w:fldChar>
      </w:r>
      <w:r w:rsidR="004D733C">
        <w:instrText xml:space="preserve"> ADDIN EN.CITE </w:instrText>
      </w:r>
      <w:r w:rsidR="004D733C">
        <w:fldChar w:fldCharType="begin">
          <w:fldData xml:space="preserve">PEVuZE5vdGU+PENpdGU+PFllYXI+MTk5OTwvWWVhcj48UmVjTnVtPjczPC9SZWNOdW0+PERpc3Bs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</w:fldData>
        </w:fldChar>
      </w:r>
      <w:r w:rsidR="004D733C">
        <w:instrText xml:space="preserve"> ADDIN EN.CITE.DATA </w:instrText>
      </w:r>
      <w:r w:rsidR="004D733C">
        <w:fldChar w:fldCharType="end"/>
      </w:r>
      <w:r w:rsidR="004D733C">
        <w:fldChar w:fldCharType="separate"/>
      </w:r>
      <w:r w:rsidR="004D733C">
        <w:rPr>
          <w:noProof/>
        </w:rPr>
        <w:t>[2, 29-38]</w:t>
      </w:r>
      <w:r w:rsidR="004D733C">
        <w:fldChar w:fldCharType="end"/>
      </w:r>
      <w:r w:rsidR="004D733C">
        <w:t>.  Ambler and colleagues</w:t>
      </w:r>
      <w:r w:rsidR="004D733C">
        <w:fldChar w:fldCharType="begin"/>
      </w:r>
      <w:r w:rsidR="004D733C">
        <w:instrText xml:space="preserve"> ADDIN EN.CITE &lt;EndNote&gt;&lt;Cite&gt;&lt;Author&gt;Ambler&lt;/Author&gt;&lt;Year&gt;2004&lt;/Year&gt;&lt;RecNum&gt;74&lt;/RecNum&gt;&lt;DisplayText&gt;[30]&lt;/DisplayText&gt;&lt;record&gt;&lt;rec-number&gt;74&lt;/rec-number&gt;&lt;foreign-keys&gt;&lt;key app="EN" db-id="9xpw09fz3epd0ce2rr4xssvlfs5tperds55s" timestamp="1553553356"&gt;74&lt;/key&gt;&lt;/foreign-keys&gt;&lt;ref-type name="Journal Article"&gt;17&lt;/ref-type&gt;&lt;contributors&gt;&lt;authors&gt;&lt;author&gt;Ambler, J. J.&lt;/author&gt;&lt;author&gt;Sado, D. M.&lt;/author&gt;&lt;author&gt;Zideman, D. A.&lt;/author&gt;&lt;author&gt;Deakin, C. D.&lt;/author&gt;&lt;/authors&gt;&lt;/contributors&gt;&lt;auth-address&gt;Shackleton Department of Anaesthetics, Southampton University Hospitals NHS Trust, Tremona Road, Southampton SO16 6YD, UK.&lt;/auth-address&gt;&lt;titles&gt;&lt;title&gt;The incidence and severity of cutaneous burns following external DC cardioversion&lt;/title&gt;&lt;secondary-title&gt;Resuscitation&lt;/secondary-title&gt;&lt;/titles&gt;&lt;periodical&gt;&lt;full-title&gt;Resuscitation&lt;/full-title&gt;&lt;/periodical&gt;&lt;pages&gt;281-8&lt;/pages&gt;&lt;volume&gt;61&lt;/volume&gt;&lt;number&gt;3&lt;/number&gt;&lt;keywords&gt;&lt;keyword&gt;Adult&lt;/keyword&gt;&lt;keyword&gt;Aged&lt;/keyword&gt;&lt;keyword&gt;Aged, 80 and over&lt;/keyword&gt;&lt;keyword&gt;Atrial Fibrillation/therapy&lt;/keyword&gt;&lt;keyword&gt;Atrial Flutter/therapy&lt;/keyword&gt;&lt;keyword&gt;Burns/*etiology&lt;/keyword&gt;&lt;keyword&gt;Electric Countershock/*adverse effects&lt;/keyword&gt;&lt;keyword&gt;Erythema/etiology/pathology&lt;/keyword&gt;&lt;keyword&gt;Female&lt;/keyword&gt;&lt;keyword&gt;Humans&lt;/keyword&gt;&lt;keyword&gt;Male&lt;/keyword&gt;&lt;keyword&gt;Middle Aged&lt;/keyword&gt;&lt;keyword&gt;Pain Measurement&lt;/keyword&gt;&lt;keyword&gt;Pain Threshold&lt;/keyword&gt;&lt;keyword&gt;Skin/*injuries&lt;/keyword&gt;&lt;keyword&gt;Skin Temperature&lt;/keyword&gt;&lt;/keywords&gt;&lt;dates&gt;&lt;year&gt;2004&lt;/year&gt;&lt;pub-dates&gt;&lt;date&gt;Jun&lt;/date&gt;&lt;/pub-dates&gt;&lt;/dates&gt;&lt;isbn&gt;0300-9572 (Print)&amp;#xD;0300-9572 (Linking)&lt;/isbn&gt;&lt;accession-num&gt;15172706&lt;/accession-num&gt;&lt;urls&gt;&lt;related-urls&gt;&lt;url&gt;https://www.ncbi.nlm.nih.gov/pubmed/15172706&lt;/url&gt;&lt;/related-urls&gt;&lt;/urls&gt;&lt;electronic-resource-num&gt;10.1016/j.resuscitation.2004.01.017&lt;/electronic-resource-num&gt;&lt;/record&gt;&lt;/Cite&gt;&lt;/EndNote&gt;</w:instrText>
      </w:r>
      <w:r w:rsidR="004D733C">
        <w:fldChar w:fldCharType="separate"/>
      </w:r>
      <w:r w:rsidR="004D733C">
        <w:rPr>
          <w:noProof/>
        </w:rPr>
        <w:t>[30]</w:t>
      </w:r>
      <w:r w:rsidR="004D733C">
        <w:fldChar w:fldCharType="end"/>
      </w:r>
      <w:r w:rsidR="004D733C">
        <w:t xml:space="preserve"> comprehensively evaluated skin burns after elective electrical cardioversion.  In 8</w:t>
      </w:r>
      <w:r w:rsidR="00524ACB">
        <w:t>3</w:t>
      </w:r>
      <w:r w:rsidR="004D733C">
        <w:t xml:space="preserve"> subjects receiving from 1 to 8 countershocks</w:t>
      </w:r>
      <w:r w:rsidR="00524ACB">
        <w:t>.  Shock strength was below 600 joules in 60 (72%).</w:t>
      </w:r>
      <w:r w:rsidR="001744D6">
        <w:t xml:space="preserve">  T</w:t>
      </w:r>
      <w:r w:rsidR="0015105A">
        <w:t>wo hours after cardioversion t</w:t>
      </w:r>
      <w:r w:rsidR="001744D6">
        <w:t xml:space="preserve">he </w:t>
      </w:r>
      <w:r w:rsidR="0015105A">
        <w:t xml:space="preserve">average </w:t>
      </w:r>
      <w:r w:rsidR="001744D6">
        <w:t xml:space="preserve">erythema index was </w:t>
      </w:r>
      <w:r w:rsidR="0015105A">
        <w:t>higher in paddle locations compared with other sites, and skin temperature was also higher.  Sensory detection was significantly reduce</w:t>
      </w:r>
      <w:r>
        <w:t>d</w:t>
      </w:r>
      <w:r w:rsidR="0015105A">
        <w:t xml:space="preserve"> at paddle sites.  At 2 or 24 hours 84% of patients experienced pain at paddle sites.  The pain was moderate or severe in 23%.  The occurrence of pain was related to the total energy and number of shocks </w:t>
      </w:r>
      <w:r w:rsidR="0015105A">
        <w:lastRenderedPageBreak/>
        <w:t>received.</w:t>
      </w:r>
      <w:r>
        <w:t xml:space="preserve">  A number of procedural and equipment modifications have been recommended for mitigation of skin burns, but none are completely effective</w:t>
      </w:r>
      <w:r>
        <w:fldChar w:fldCharType="begin">
          <w:fldData xml:space="preserve">PEVuZE5vdGU+PENpdGU+PFllYXI+MTk5OTwvWWVhcj48UmVjTnVtPjczPC9SZWNOdW0+PERpc3Bs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</w:fldData>
        </w:fldChar>
      </w:r>
      <w:r>
        <w:instrText xml:space="preserve"> ADDIN EN.CITE </w:instrText>
      </w:r>
      <w:r>
        <w:fldChar w:fldCharType="begin">
          <w:fldData xml:space="preserve">PEVuZE5vdGU+PENpdGU+PFllYXI+MTk5OTwvWWVhcj48UmVjTnVtPjczPC9SZWNOdW0+PERpc3Bs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</w:fldData>
        </w:fldChar>
      </w:r>
      <w:r>
        <w:instrText xml:space="preserve"> ADDIN EN.CITE.DATA </w:instrText>
      </w:r>
      <w:r>
        <w:fldChar w:fldCharType="end"/>
      </w:r>
      <w:r>
        <w:fldChar w:fldCharType="separate"/>
      </w:r>
      <w:r>
        <w:rPr>
          <w:noProof/>
        </w:rPr>
        <w:t>[29, 32, 34]</w:t>
      </w:r>
      <w:r>
        <w:fldChar w:fldCharType="end"/>
      </w:r>
      <w:r>
        <w:t>.</w:t>
      </w:r>
    </w:p>
    <w:p w14:paraId="34715119" w14:textId="40DFA6A9" w:rsidR="00212838" w:rsidRDefault="00212838" w:rsidP="00212838">
      <w:pPr>
        <w:pStyle w:val="Heading1"/>
      </w:pPr>
      <w:r>
        <w:t>Compl</w:t>
      </w:r>
      <w:r w:rsidR="009B32B6">
        <w:t>ications of Sedation</w:t>
      </w:r>
    </w:p>
    <w:p w14:paraId="3F8FB5B0" w14:textId="20DFCFC5" w:rsidR="0007332C" w:rsidRDefault="009B32B6" w:rsidP="009B32B6">
      <w:r>
        <w:t xml:space="preserve">A list of known complications of sedation can be found in </w:t>
      </w:r>
      <w:r>
        <w:fldChar w:fldCharType="begin"/>
      </w:r>
      <w:r>
        <w:instrText xml:space="preserve"> REF _Ref4485570 \h </w:instrText>
      </w:r>
      <w:r>
        <w:fldChar w:fldCharType="separate"/>
      </w:r>
      <w:r>
        <w:t xml:space="preserve">Table </w:t>
      </w:r>
      <w:r>
        <w:rPr>
          <w:noProof/>
        </w:rPr>
        <w:t>2</w:t>
      </w:r>
      <w:r>
        <w:fldChar w:fldCharType="end"/>
      </w:r>
      <w:r>
        <w:t>.  Most of the information is derived from sedation for procedures other than electrical cardioversion, and those procedures are often longer in duration the cardioversion, requiring more prolonged sedation.</w:t>
      </w:r>
      <w:r w:rsidR="00676F5A">
        <w:t xml:space="preserve">  The overall incidence of </w:t>
      </w:r>
      <w:r w:rsidR="003853AF">
        <w:t xml:space="preserve">significant complications is about </w:t>
      </w:r>
      <w:r w:rsidR="009C0006">
        <w:t>0.</w:t>
      </w:r>
      <w:r w:rsidR="00BF23E4">
        <w:t>8%, and somewhat higher for deep compared with moderate sedation (0.9% vs. 0.5%)</w:t>
      </w:r>
      <w:r w:rsidR="00BF23E4">
        <w:fldChar w:fldCharType="begin">
          <w:fldData xml:space="preserve">PEVuZE5vdGU+PENpdGU+PEF1dGhvcj5JbnZlcnNvPC9BdXRob3I+PFllYXI+MjAxNjwvWWVhcj48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</w:fldData>
        </w:fldChar>
      </w:r>
      <w:r w:rsidR="0050495A">
        <w:instrText xml:space="preserve"> ADDIN EN.CITE </w:instrText>
      </w:r>
      <w:r w:rsidR="0050495A">
        <w:fldChar w:fldCharType="begin">
          <w:fldData xml:space="preserve">PEVuZE5vdGU+PENpdGU+PEF1dGhvcj5JbnZlcnNvPC9BdXRob3I+PFllYXI+MjAxNjwvWWVhcj48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</w:fldData>
        </w:fldChar>
      </w:r>
      <w:r w:rsidR="0050495A">
        <w:instrText xml:space="preserve"> ADDIN EN.CITE.DATA </w:instrText>
      </w:r>
      <w:r w:rsidR="0050495A">
        <w:fldChar w:fldCharType="end"/>
      </w:r>
      <w:r w:rsidR="00BF23E4">
        <w:fldChar w:fldCharType="separate"/>
      </w:r>
      <w:r w:rsidR="00BF23E4">
        <w:rPr>
          <w:noProof/>
        </w:rPr>
        <w:t>[39]</w:t>
      </w:r>
      <w:r w:rsidR="00BF23E4">
        <w:fldChar w:fldCharType="end"/>
      </w:r>
      <w:r w:rsidR="00BF23E4">
        <w:t>.</w:t>
      </w:r>
    </w:p>
    <w:p w14:paraId="5974F07C" w14:textId="264079DA" w:rsidR="009B32B6" w:rsidRDefault="0007332C" w:rsidP="009B32B6">
      <w:pPr>
        <w:pStyle w:val="Heading2"/>
      </w:pPr>
      <w:r>
        <w:rPr>
          <w:noProof/>
        </w:rPr>
        <mc:AlternateContent>
          <mc:Choice Requires="wps">
            <w:drawing>
              <wp:anchor distT="45720" distB="45720" distL="114300" distR="114300" simplePos="0" relativeHeight="251662336" behindDoc="0" locked="0" layoutInCell="1" allowOverlap="1" wp14:anchorId="22E644DE" wp14:editId="6F8452AC">
                <wp:simplePos x="0" y="0"/>
                <wp:positionH relativeFrom="margin">
                  <wp:align>right</wp:align>
                </wp:positionH>
                <wp:positionV relativeFrom="paragraph">
                  <wp:posOffset>7620</wp:posOffset>
                </wp:positionV>
                <wp:extent cx="2360930" cy="1819275"/>
                <wp:effectExtent l="0" t="0" r="3810" b="95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819275"/>
                        </a:xfrm>
                        <a:prstGeom prst="rect">
                          <a:avLst/>
                        </a:prstGeom>
                        <a:solidFill>
                          <a:srgbClr val="FFFFFF"/>
                        </a:solidFill>
                        <a:ln w="9525">
                          <a:noFill/>
                          <a:miter lim="800000"/>
                          <a:headEnd/>
                          <a:tailEnd/>
                        </a:ln>
                      </wps:spPr>
                      <wps:txbx>
                        <w:txbxContent>
                          <w:p w14:paraId="104A951B" w14:textId="77777777" w:rsidR="0007332C" w:rsidRPr="0007332C" w:rsidRDefault="0007332C" w:rsidP="0007332C">
                            <w:pPr>
                              <w:pStyle w:val="Caption"/>
                              <w:keepNext/>
                              <w:rPr>
                                <w:color w:val="4472C4" w:themeColor="accent1"/>
                              </w:rPr>
                            </w:pPr>
                            <w:r w:rsidRPr="0007332C">
                              <w:rPr>
                                <w:color w:val="4472C4" w:themeColor="accent1"/>
                              </w:rPr>
                              <w:t xml:space="preserve">Table </w:t>
                            </w:r>
                            <w:r w:rsidRPr="0007332C">
                              <w:rPr>
                                <w:color w:val="4472C4" w:themeColor="accent1"/>
                              </w:rPr>
                              <w:fldChar w:fldCharType="begin"/>
                            </w:r>
                            <w:r w:rsidRPr="0007332C">
                              <w:rPr>
                                <w:color w:val="4472C4" w:themeColor="accent1"/>
                              </w:rPr>
                              <w:instrText xml:space="preserve"> SEQ Table \* ARABIC </w:instrText>
                            </w:r>
                            <w:r w:rsidRPr="0007332C">
                              <w:rPr>
                                <w:color w:val="4472C4" w:themeColor="accent1"/>
                              </w:rPr>
                              <w:fldChar w:fldCharType="separate"/>
                            </w:r>
                            <w:r w:rsidRPr="0007332C">
                              <w:rPr>
                                <w:noProof/>
                                <w:color w:val="4472C4" w:themeColor="accent1"/>
                              </w:rPr>
                              <w:t>2</w:t>
                            </w:r>
                            <w:r w:rsidRPr="0007332C">
                              <w:rPr>
                                <w:color w:val="4472C4" w:themeColor="accent1"/>
                              </w:rPr>
                              <w:fldChar w:fldCharType="end"/>
                            </w:r>
                            <w:r w:rsidRPr="0007332C">
                              <w:rPr>
                                <w:color w:val="4472C4" w:themeColor="accent1"/>
                              </w:rPr>
                              <w:t>: Complications of Sedation</w:t>
                            </w:r>
                          </w:p>
                          <w:p w14:paraId="1846F4AB"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Death</w:t>
                            </w:r>
                          </w:p>
                          <w:p w14:paraId="7524FF03"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Desaturation</w:t>
                            </w:r>
                          </w:p>
                          <w:p w14:paraId="27580D74" w14:textId="77777777" w:rsidR="0007332C" w:rsidRPr="0007332C" w:rsidRDefault="0007332C" w:rsidP="0007332C">
                            <w:pPr>
                              <w:pStyle w:val="ListParagraph"/>
                              <w:numPr>
                                <w:ilvl w:val="1"/>
                                <w:numId w:val="7"/>
                              </w:numPr>
                              <w:rPr>
                                <w:color w:val="4472C4" w:themeColor="accent1"/>
                                <w:sz w:val="18"/>
                                <w:szCs w:val="18"/>
                              </w:rPr>
                            </w:pPr>
                            <w:r w:rsidRPr="0007332C">
                              <w:rPr>
                                <w:color w:val="4472C4" w:themeColor="accent1"/>
                                <w:sz w:val="18"/>
                                <w:szCs w:val="18"/>
                              </w:rPr>
                              <w:t>Hypoventilation</w:t>
                            </w:r>
                          </w:p>
                          <w:p w14:paraId="7808DC40" w14:textId="77777777" w:rsidR="0007332C" w:rsidRPr="0007332C" w:rsidRDefault="0007332C" w:rsidP="0007332C">
                            <w:pPr>
                              <w:pStyle w:val="ListParagraph"/>
                              <w:numPr>
                                <w:ilvl w:val="1"/>
                                <w:numId w:val="7"/>
                              </w:numPr>
                              <w:rPr>
                                <w:color w:val="4472C4" w:themeColor="accent1"/>
                                <w:sz w:val="18"/>
                                <w:szCs w:val="18"/>
                              </w:rPr>
                            </w:pPr>
                            <w:r w:rsidRPr="0007332C">
                              <w:rPr>
                                <w:color w:val="4472C4" w:themeColor="accent1"/>
                                <w:sz w:val="18"/>
                                <w:szCs w:val="18"/>
                              </w:rPr>
                              <w:t>Airway obstruction</w:t>
                            </w:r>
                          </w:p>
                          <w:p w14:paraId="06F67D89"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Aspiration</w:t>
                            </w:r>
                          </w:p>
                          <w:p w14:paraId="393AB508"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Nausea and vomiting</w:t>
                            </w:r>
                          </w:p>
                          <w:p w14:paraId="1C3FB998"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Hypotension</w:t>
                            </w:r>
                          </w:p>
                          <w:p w14:paraId="53BFACD9"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Paradoxical excitement</w:t>
                            </w:r>
                          </w:p>
                          <w:p w14:paraId="7B56D63F" w14:textId="77777777" w:rsidR="0007332C" w:rsidRDefault="0007332C" w:rsidP="0007332C">
                            <w:pPr>
                              <w:pStyle w:val="ListParagraph"/>
                              <w:numPr>
                                <w:ilvl w:val="0"/>
                                <w:numId w:val="7"/>
                              </w:numPr>
                            </w:pPr>
                            <w:r w:rsidRPr="0007332C">
                              <w:rPr>
                                <w:color w:val="4472C4" w:themeColor="accent1"/>
                                <w:sz w:val="18"/>
                                <w:szCs w:val="18"/>
                              </w:rPr>
                              <w:t>Cognitive impairment</w:t>
                            </w:r>
                          </w:p>
                          <w:p w14:paraId="4D6631C9" w14:textId="77777777" w:rsidR="0007332C" w:rsidRDefault="0007332C" w:rsidP="0007332C">
                            <w:pPr>
                              <w:jc w:val="right"/>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2E644DE" id="_x0000_s1027" type="#_x0000_t202" style="position:absolute;left:0;text-align:left;margin-left:134.7pt;margin-top:.6pt;width:185.9pt;height:143.25pt;z-index:251662336;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" stroked="f">
                <v:textbox>
                  <w:txbxContent>
                    <w:p w14:paraId="104A951B" w14:textId="77777777" w:rsidR="0007332C" w:rsidRPr="0007332C" w:rsidRDefault="0007332C" w:rsidP="0007332C">
                      <w:pPr>
                        <w:pStyle w:val="Caption"/>
                        <w:keepNext/>
                        <w:rPr>
                          <w:color w:val="4472C4" w:themeColor="accent1"/>
                        </w:rPr>
                      </w:pPr>
                      <w:r w:rsidRPr="0007332C">
                        <w:rPr>
                          <w:color w:val="4472C4" w:themeColor="accent1"/>
                        </w:rPr>
                        <w:t xml:space="preserve">Table </w:t>
                      </w:r>
                      <w:r w:rsidRPr="0007332C">
                        <w:rPr>
                          <w:color w:val="4472C4" w:themeColor="accent1"/>
                        </w:rPr>
                        <w:fldChar w:fldCharType="begin"/>
                      </w:r>
                      <w:r w:rsidRPr="0007332C">
                        <w:rPr>
                          <w:color w:val="4472C4" w:themeColor="accent1"/>
                        </w:rPr>
                        <w:instrText xml:space="preserve"> SEQ Table \* ARABIC </w:instrText>
                      </w:r>
                      <w:r w:rsidRPr="0007332C">
                        <w:rPr>
                          <w:color w:val="4472C4" w:themeColor="accent1"/>
                        </w:rPr>
                        <w:fldChar w:fldCharType="separate"/>
                      </w:r>
                      <w:r w:rsidRPr="0007332C">
                        <w:rPr>
                          <w:noProof/>
                          <w:color w:val="4472C4" w:themeColor="accent1"/>
                        </w:rPr>
                        <w:t>2</w:t>
                      </w:r>
                      <w:r w:rsidRPr="0007332C">
                        <w:rPr>
                          <w:color w:val="4472C4" w:themeColor="accent1"/>
                        </w:rPr>
                        <w:fldChar w:fldCharType="end"/>
                      </w:r>
                      <w:r w:rsidRPr="0007332C">
                        <w:rPr>
                          <w:color w:val="4472C4" w:themeColor="accent1"/>
                        </w:rPr>
                        <w:t>: Complications of Sedation</w:t>
                      </w:r>
                    </w:p>
                    <w:p w14:paraId="1846F4AB"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Death</w:t>
                      </w:r>
                    </w:p>
                    <w:p w14:paraId="7524FF03"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Desaturation</w:t>
                      </w:r>
                    </w:p>
                    <w:p w14:paraId="27580D74" w14:textId="77777777" w:rsidR="0007332C" w:rsidRPr="0007332C" w:rsidRDefault="0007332C" w:rsidP="0007332C">
                      <w:pPr>
                        <w:pStyle w:val="ListParagraph"/>
                        <w:numPr>
                          <w:ilvl w:val="1"/>
                          <w:numId w:val="7"/>
                        </w:numPr>
                        <w:rPr>
                          <w:color w:val="4472C4" w:themeColor="accent1"/>
                          <w:sz w:val="18"/>
                          <w:szCs w:val="18"/>
                        </w:rPr>
                      </w:pPr>
                      <w:r w:rsidRPr="0007332C">
                        <w:rPr>
                          <w:color w:val="4472C4" w:themeColor="accent1"/>
                          <w:sz w:val="18"/>
                          <w:szCs w:val="18"/>
                        </w:rPr>
                        <w:t>Hypoventilation</w:t>
                      </w:r>
                    </w:p>
                    <w:p w14:paraId="7808DC40" w14:textId="77777777" w:rsidR="0007332C" w:rsidRPr="0007332C" w:rsidRDefault="0007332C" w:rsidP="0007332C">
                      <w:pPr>
                        <w:pStyle w:val="ListParagraph"/>
                        <w:numPr>
                          <w:ilvl w:val="1"/>
                          <w:numId w:val="7"/>
                        </w:numPr>
                        <w:rPr>
                          <w:color w:val="4472C4" w:themeColor="accent1"/>
                          <w:sz w:val="18"/>
                          <w:szCs w:val="18"/>
                        </w:rPr>
                      </w:pPr>
                      <w:r w:rsidRPr="0007332C">
                        <w:rPr>
                          <w:color w:val="4472C4" w:themeColor="accent1"/>
                          <w:sz w:val="18"/>
                          <w:szCs w:val="18"/>
                        </w:rPr>
                        <w:t>Airway obstruction</w:t>
                      </w:r>
                    </w:p>
                    <w:p w14:paraId="06F67D89"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Aspiration</w:t>
                      </w:r>
                    </w:p>
                    <w:p w14:paraId="393AB508"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Nausea and vomiting</w:t>
                      </w:r>
                    </w:p>
                    <w:p w14:paraId="1C3FB998"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Hypotension</w:t>
                      </w:r>
                    </w:p>
                    <w:p w14:paraId="53BFACD9" w14:textId="77777777" w:rsidR="0007332C" w:rsidRPr="0007332C" w:rsidRDefault="0007332C" w:rsidP="0007332C">
                      <w:pPr>
                        <w:pStyle w:val="ListParagraph"/>
                        <w:numPr>
                          <w:ilvl w:val="0"/>
                          <w:numId w:val="7"/>
                        </w:numPr>
                        <w:rPr>
                          <w:color w:val="4472C4" w:themeColor="accent1"/>
                          <w:sz w:val="18"/>
                          <w:szCs w:val="18"/>
                        </w:rPr>
                      </w:pPr>
                      <w:r w:rsidRPr="0007332C">
                        <w:rPr>
                          <w:color w:val="4472C4" w:themeColor="accent1"/>
                          <w:sz w:val="18"/>
                          <w:szCs w:val="18"/>
                        </w:rPr>
                        <w:t>Paradoxical excitement</w:t>
                      </w:r>
                    </w:p>
                    <w:p w14:paraId="7B56D63F" w14:textId="77777777" w:rsidR="0007332C" w:rsidRDefault="0007332C" w:rsidP="0007332C">
                      <w:pPr>
                        <w:pStyle w:val="ListParagraph"/>
                        <w:numPr>
                          <w:ilvl w:val="0"/>
                          <w:numId w:val="7"/>
                        </w:numPr>
                      </w:pPr>
                      <w:r w:rsidRPr="0007332C">
                        <w:rPr>
                          <w:color w:val="4472C4" w:themeColor="accent1"/>
                          <w:sz w:val="18"/>
                          <w:szCs w:val="18"/>
                        </w:rPr>
                        <w:t>Cognitive impairment</w:t>
                      </w:r>
                    </w:p>
                    <w:p w14:paraId="4D6631C9" w14:textId="77777777" w:rsidR="0007332C" w:rsidRDefault="0007332C" w:rsidP="0007332C">
                      <w:pPr>
                        <w:jc w:val="right"/>
                      </w:pPr>
                    </w:p>
                  </w:txbxContent>
                </v:textbox>
                <w10:wrap type="square" anchorx="margin"/>
              </v:shape>
            </w:pict>
          </mc:Fallback>
        </mc:AlternateContent>
      </w:r>
      <w:r w:rsidR="009B32B6">
        <w:t>Death</w:t>
      </w:r>
    </w:p>
    <w:p w14:paraId="0FA70381" w14:textId="67091E45" w:rsidR="009B32B6" w:rsidRDefault="00D11EDF" w:rsidP="009B32B6">
      <w:r>
        <w:t>Death is a known complication of sedation for procedures.  Though uncommon, there are several reports on this complication</w:t>
      </w:r>
      <w:r>
        <w:fldChar w:fldCharType="begin">
          <w:fldData xml:space="preserve">PEVuZE5vdGU+PENpdGU+PFllYXI+MTk4MDwvWWVhcj48UmVjTnVtPjg4PC9SZWNOdW0+PERpc3Bs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</w:fldData>
        </w:fldChar>
      </w:r>
      <w:r w:rsidR="00BF23E4">
        <w:instrText xml:space="preserve"> ADDIN EN.CITE </w:instrText>
      </w:r>
      <w:r w:rsidR="00BF23E4">
        <w:fldChar w:fldCharType="begin">
          <w:fldData xml:space="preserve">PEVuZE5vdGU+PENpdGU+PFllYXI+MTk4MDwvWWVhcj48UmVjTnVtPjg4PC9SZWNOdW0+PERpc3Bs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</w:fldData>
        </w:fldChar>
      </w:r>
      <w:r w:rsidR="00BF23E4">
        <w:instrText xml:space="preserve"> ADDIN EN.CITE.DATA </w:instrText>
      </w:r>
      <w:r w:rsidR="00BF23E4">
        <w:fldChar w:fldCharType="end"/>
      </w:r>
      <w:r>
        <w:fldChar w:fldCharType="separate"/>
      </w:r>
      <w:r w:rsidR="00BF23E4">
        <w:rPr>
          <w:noProof/>
        </w:rPr>
        <w:t>[40-48]</w:t>
      </w:r>
      <w:r>
        <w:fldChar w:fldCharType="end"/>
      </w:r>
      <w:r>
        <w:t xml:space="preserve">.  Most are caused by cardiorespiratory </w:t>
      </w:r>
      <w:r w:rsidR="006156D3">
        <w:t>problems</w:t>
      </w:r>
      <w:r>
        <w:t xml:space="preserve">, including aspiration.  </w:t>
      </w:r>
      <w:r w:rsidR="006156D3">
        <w:t>Its true incidence is not known.  The most popular sedative, propofol, has been implicated in sedation-related deaths, but these cases may be isolated to prolonged infusion</w:t>
      </w:r>
      <w:r w:rsidR="00676F5A">
        <w:t>s</w:t>
      </w:r>
      <w:r w:rsidR="006156D3">
        <w:fldChar w:fldCharType="begin">
          <w:fldData xml:space="preserve">PEVuZE5vdGU+PENpdGU+PEF1dGhvcj5BZ3Jhd2FsPC9BdXRob3I+PFllYXI+MjAxMzwvWWVhcj48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</w:fldData>
        </w:fldChar>
      </w:r>
      <w:r w:rsidR="00BF23E4">
        <w:instrText xml:space="preserve"> ADDIN EN.CITE </w:instrText>
      </w:r>
      <w:r w:rsidR="00BF23E4">
        <w:fldChar w:fldCharType="begin">
          <w:fldData xml:space="preserve">PEVuZE5vdGU+PENpdGU+PEF1dGhvcj5BZ3Jhd2FsPC9BdXRob3I+PFllYXI+MjAxMzwvWWVhcj48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</w:fldData>
        </w:fldChar>
      </w:r>
      <w:r w:rsidR="00BF23E4">
        <w:instrText xml:space="preserve"> ADDIN EN.CITE.DATA </w:instrText>
      </w:r>
      <w:r w:rsidR="00BF23E4">
        <w:fldChar w:fldCharType="end"/>
      </w:r>
      <w:r w:rsidR="006156D3">
        <w:fldChar w:fldCharType="separate"/>
      </w:r>
      <w:r w:rsidR="00BF23E4">
        <w:rPr>
          <w:noProof/>
        </w:rPr>
        <w:t>[49-52]</w:t>
      </w:r>
      <w:r w:rsidR="006156D3">
        <w:fldChar w:fldCharType="end"/>
      </w:r>
      <w:r w:rsidR="006156D3">
        <w:t>.</w:t>
      </w:r>
    </w:p>
    <w:p w14:paraId="63DB2A3C" w14:textId="12B6DFD7" w:rsidR="00BF23E4" w:rsidRDefault="00BF23E4" w:rsidP="00BF23E4">
      <w:pPr>
        <w:pStyle w:val="Heading2"/>
      </w:pPr>
      <w:r>
        <w:t>Desaturation</w:t>
      </w:r>
    </w:p>
    <w:p w14:paraId="0CB60357" w14:textId="04415013" w:rsidR="00BF23E4" w:rsidRDefault="00BF23E4" w:rsidP="00BF23E4">
      <w:r>
        <w:t xml:space="preserve">Desaturation during sedation </w:t>
      </w:r>
      <w:r w:rsidR="0050495A">
        <w:t>is common</w:t>
      </w:r>
      <w:r w:rsidR="0050495A">
        <w:fldChar w:fldCharType="begin">
          <w:fldData xml:space="preserve">PEVuZE5vdGU+PENpdGU+PEF1dGhvcj5CZWl0ejwvQXV0aG9yPjxZZWFyPjIwMTI8L1llYXI+PFJl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</w:fldData>
        </w:fldChar>
      </w:r>
      <w:r w:rsidR="0050495A">
        <w:instrText xml:space="preserve"> ADDIN EN.CITE </w:instrText>
      </w:r>
      <w:r w:rsidR="0050495A">
        <w:fldChar w:fldCharType="begin">
          <w:fldData xml:space="preserve">PEVuZE5vdGU+PENpdGU+PEF1dGhvcj5CZWl0ejwvQXV0aG9yPjxZZWFyPjIwMTI8L1llYXI+PFJl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</w:fldData>
        </w:fldChar>
      </w:r>
      <w:r w:rsidR="0050495A">
        <w:instrText xml:space="preserve"> ADDIN EN.CITE.DATA </w:instrText>
      </w:r>
      <w:r w:rsidR="0050495A">
        <w:fldChar w:fldCharType="end"/>
      </w:r>
      <w:r w:rsidR="0050495A">
        <w:fldChar w:fldCharType="separate"/>
      </w:r>
      <w:r w:rsidR="0050495A">
        <w:rPr>
          <w:noProof/>
        </w:rPr>
        <w:t>[53-62]</w:t>
      </w:r>
      <w:r w:rsidR="0050495A">
        <w:fldChar w:fldCharType="end"/>
      </w:r>
      <w:r w:rsidR="0050495A">
        <w:t xml:space="preserve">, and </w:t>
      </w:r>
      <w:r>
        <w:t>may result primarily from</w:t>
      </w:r>
      <w:r w:rsidR="00302EF6">
        <w:t xml:space="preserve"> (in order of estimated</w:t>
      </w:r>
      <w:r w:rsidR="00E004B9">
        <w:t xml:space="preserve"> </w:t>
      </w:r>
      <w:r w:rsidR="00302EF6">
        <w:t>frequency</w:t>
      </w:r>
      <w:r w:rsidR="00302EF6">
        <w:fldChar w:fldCharType="begin">
          <w:fldData xml:space="preserve">PEVuZE5vdGU+PENpdGU+PEF1dGhvcj5JbnZlcnNvPC9BdXRob3I+PFllYXI+MjAxNjwvWWVhcj48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</w:fldData>
        </w:fldChar>
      </w:r>
      <w:r w:rsidR="00302EF6">
        <w:instrText xml:space="preserve"> ADDIN EN.CITE </w:instrText>
      </w:r>
      <w:r w:rsidR="00302EF6">
        <w:fldChar w:fldCharType="begin">
          <w:fldData xml:space="preserve">PEVuZE5vdGU+PENpdGU+PEF1dGhvcj5JbnZlcnNvPC9BdXRob3I+PFllYXI+MjAxNjwvWWVhcj48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</w:fldData>
        </w:fldChar>
      </w:r>
      <w:r w:rsidR="00302EF6">
        <w:instrText xml:space="preserve"> ADDIN EN.CITE.DATA </w:instrText>
      </w:r>
      <w:r w:rsidR="00302EF6">
        <w:fldChar w:fldCharType="end"/>
      </w:r>
      <w:r w:rsidR="00302EF6">
        <w:fldChar w:fldCharType="separate"/>
      </w:r>
      <w:r w:rsidR="00302EF6">
        <w:rPr>
          <w:noProof/>
        </w:rPr>
        <w:t>[39]</w:t>
      </w:r>
      <w:r w:rsidR="00302EF6">
        <w:fldChar w:fldCharType="end"/>
      </w:r>
      <w:r w:rsidR="00302EF6">
        <w:t>)</w:t>
      </w:r>
      <w:r>
        <w:t xml:space="preserve"> </w:t>
      </w:r>
      <w:r w:rsidR="00302EF6">
        <w:t xml:space="preserve">laryngospasm, </w:t>
      </w:r>
      <w:r w:rsidR="00E004B9">
        <w:t xml:space="preserve">airway closure, </w:t>
      </w:r>
      <w:r>
        <w:t xml:space="preserve">hypoventilation, </w:t>
      </w:r>
      <w:r w:rsidR="00302EF6">
        <w:t xml:space="preserve">bronchospasm, </w:t>
      </w:r>
      <w:r>
        <w:t xml:space="preserve">or aspiration.  The incidence </w:t>
      </w:r>
      <w:r w:rsidR="0015611B">
        <w:t xml:space="preserve">of severe desaturation (defined as </w:t>
      </w:r>
      <w:r w:rsidR="0015611B" w:rsidRPr="0050495A">
        <w:t>O</w:t>
      </w:r>
      <w:r w:rsidR="0015611B" w:rsidRPr="0015611B">
        <w:rPr>
          <w:vertAlign w:val="subscript"/>
        </w:rPr>
        <w:t>2</w:t>
      </w:r>
      <w:r w:rsidR="0015611B">
        <w:t xml:space="preserve"> saturation &lt;88%) </w:t>
      </w:r>
      <w:r>
        <w:t>has been reported to be 0.12</w:t>
      </w:r>
      <w:r w:rsidR="0050495A">
        <w:t xml:space="preserve">% </w:t>
      </w:r>
      <w:r w:rsidR="0050495A" w:rsidRPr="0050495A">
        <w:t>during</w:t>
      </w:r>
      <w:r w:rsidR="0050495A">
        <w:t xml:space="preserve"> sedation for </w:t>
      </w:r>
      <w:r w:rsidR="00476F35">
        <w:t xml:space="preserve">GI </w:t>
      </w:r>
      <w:r w:rsidR="0050495A">
        <w:t>endoscopy</w:t>
      </w:r>
      <w:r w:rsidR="0050495A">
        <w:fldChar w:fldCharType="begin">
          <w:fldData xml:space="preserve">PEVuZE5vdGU+PENpdGU+PEF1dGhvcj5NYWVzdHJvIEFudG9saW48L0F1dGhvcj48WWVhcj4yMDE4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</w:fldData>
        </w:fldChar>
      </w:r>
      <w:r w:rsidR="0050495A">
        <w:instrText xml:space="preserve"> ADDIN EN.CITE </w:instrText>
      </w:r>
      <w:r w:rsidR="0050495A">
        <w:fldChar w:fldCharType="begin">
          <w:fldData xml:space="preserve">PEVuZE5vdGU+PENpdGU+PEF1dGhvcj5NYWVzdHJvIEFudG9saW48L0F1dGhvcj48WWVhcj4yMDE4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</w:fldData>
        </w:fldChar>
      </w:r>
      <w:r w:rsidR="0050495A">
        <w:instrText xml:space="preserve"> ADDIN EN.CITE.DATA </w:instrText>
      </w:r>
      <w:r w:rsidR="0050495A">
        <w:fldChar w:fldCharType="end"/>
      </w:r>
      <w:r w:rsidR="0050495A">
        <w:fldChar w:fldCharType="separate"/>
      </w:r>
      <w:r w:rsidR="0050495A">
        <w:rPr>
          <w:noProof/>
        </w:rPr>
        <w:t>[62]</w:t>
      </w:r>
      <w:r w:rsidR="0050495A">
        <w:fldChar w:fldCharType="end"/>
      </w:r>
      <w:r w:rsidR="0015611B">
        <w:t xml:space="preserve">, and 4% when defined as </w:t>
      </w:r>
      <w:r w:rsidR="0015611B" w:rsidRPr="0050495A">
        <w:t>O</w:t>
      </w:r>
      <w:r w:rsidR="0015611B" w:rsidRPr="0015611B">
        <w:rPr>
          <w:vertAlign w:val="subscript"/>
        </w:rPr>
        <w:t>2</w:t>
      </w:r>
      <w:r w:rsidR="0015611B">
        <w:t xml:space="preserve"> saturation &lt;90%</w:t>
      </w:r>
      <w:r w:rsidR="00476F35">
        <w:fldChar w:fldCharType="begin"/>
      </w:r>
      <w:r w:rsidR="00476F35">
        <w:instrText xml:space="preserve"> ADDIN EN.CITE &lt;EndNote&gt;&lt;Cite&gt;&lt;Author&gt;El Chafic&lt;/Author&gt;&lt;Year&gt;2012&lt;/Year&gt;&lt;RecNum&gt;98&lt;/RecNum&gt;&lt;DisplayText&gt;[54]&lt;/DisplayText&gt;&lt;record&gt;&lt;rec-number&gt;98&lt;/rec-number&gt;&lt;foreign-keys&gt;&lt;key app="EN" db-id="9xpw09fz3epd0ce2rr4xssvlfs5tperds55s" timestamp="1553624675"&gt;98&lt;/key&gt;&lt;/foreign-keys&gt;&lt;ref-type name="Journal Article"&gt;17&lt;/ref-type&gt;&lt;contributors&gt;&lt;authors&gt;&lt;author&gt;El Chafic, A. H.&lt;/author&gt;&lt;author&gt;Eckert, G.&lt;/author&gt;&lt;author&gt;Rex, D. K.&lt;/author&gt;&lt;/authors&gt;&lt;/contributors&gt;&lt;auth-address&gt;Division of Gastroenterology, Department of Medicine, Indiana University School of Medicine, Indianapolis, IN 46202, USA.&lt;/auth-address&gt;&lt;titles&gt;&lt;title&gt;Prospective description of coughing, hemodynamic changes, and oxygen desaturation during endoscopic sedation&lt;/title&gt;&lt;secondary-title&gt;Dig Dis Sci&lt;/secondary-title&gt;&lt;/titles&gt;&lt;periodical&gt;&lt;full-title&gt;Dig Dis Sci&lt;/full-title&gt;&lt;/periodical&gt;&lt;pages&gt;1899-907&lt;/pages&gt;&lt;volume&gt;57&lt;/volume&gt;&lt;number&gt;7&lt;/number&gt;&lt;keywords&gt;&lt;keyword&gt;Adult&lt;/keyword&gt;&lt;keyword&gt;Aged&lt;/keyword&gt;&lt;keyword&gt;Blood Pressure/physiology&lt;/keyword&gt;&lt;keyword&gt;Cough/*epidemiology/physiopathology&lt;/keyword&gt;&lt;keyword&gt;*Deep Sedation&lt;/keyword&gt;&lt;keyword&gt;*Endoscopy, Gastrointestinal&lt;/keyword&gt;&lt;keyword&gt;Female&lt;/keyword&gt;&lt;keyword&gt;Hemodynamics/*physiology&lt;/keyword&gt;&lt;keyword&gt;Humans&lt;/keyword&gt;&lt;keyword&gt;Incidence&lt;/keyword&gt;&lt;keyword&gt;Male&lt;/keyword&gt;&lt;keyword&gt;Middle Aged&lt;/keyword&gt;&lt;keyword&gt;Oxygen/*metabolism&lt;/keyword&gt;&lt;keyword&gt;Predictive Value of Tests&lt;/keyword&gt;&lt;keyword&gt;Prospective Studies&lt;/keyword&gt;&lt;keyword&gt;Respiratory Aspiration/epidemiology&lt;/keyword&gt;&lt;keyword&gt;Risk Factors&lt;/keyword&gt;&lt;/keywords&gt;&lt;dates&gt;&lt;year&gt;2012&lt;/year&gt;&lt;pub-dates&gt;&lt;date&gt;Jul&lt;/date&gt;&lt;/pub-dates&gt;&lt;/dates&gt;&lt;isbn&gt;1573-2568 (Electronic)&amp;#xD;0163-2116 (Linking)&lt;/isbn&gt;&lt;accession-num&gt;22271416&lt;/accession-num&gt;&lt;urls&gt;&lt;related-urls&gt;&lt;url&gt;https://www.ncbi.nlm.nih.gov/pubmed/22271416&lt;/url&gt;&lt;/related-urls&gt;&lt;/urls&gt;&lt;electronic-resource-num&gt;10.1007/s10620-012-2057-z&lt;/electronic-resource-num&gt;&lt;/record&gt;&lt;/Cite&gt;&lt;/EndNote&gt;</w:instrText>
      </w:r>
      <w:r w:rsidR="00476F35">
        <w:fldChar w:fldCharType="separate"/>
      </w:r>
      <w:r w:rsidR="00476F35">
        <w:rPr>
          <w:noProof/>
        </w:rPr>
        <w:t>[54]</w:t>
      </w:r>
      <w:r w:rsidR="00476F35">
        <w:fldChar w:fldCharType="end"/>
      </w:r>
      <w:r w:rsidR="0050495A">
        <w:t xml:space="preserve">.  </w:t>
      </w:r>
      <w:r w:rsidR="00476F35">
        <w:t>In a study evaluating use of capnography to reduce desaturation events during propofol sedation for colonoscopy</w:t>
      </w:r>
      <w:r w:rsidR="00476F35">
        <w:fldChar w:fldCharType="begin">
          <w:fldData xml:space="preserve">PEVuZE5vdGU+PENpdGU+PEF1dGhvcj5CZWl0ejwvQXV0aG9yPjxZZWFyPjIwMTI8L1llYXI+PFJl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</w:fldData>
        </w:fldChar>
      </w:r>
      <w:r w:rsidR="00476F35">
        <w:instrText xml:space="preserve"> ADDIN EN.CITE </w:instrText>
      </w:r>
      <w:r w:rsidR="00476F35">
        <w:fldChar w:fldCharType="begin">
          <w:fldData xml:space="preserve">PEVuZE5vdGU+PENpdGU+PEF1dGhvcj5CZWl0ejwvQXV0aG9yPjxZZWFyPjIwMTI8L1llYXI+PFJl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</w:fldData>
        </w:fldChar>
      </w:r>
      <w:r w:rsidR="00476F35">
        <w:instrText xml:space="preserve"> ADDIN EN.CITE.DATA </w:instrText>
      </w:r>
      <w:r w:rsidR="00476F35">
        <w:fldChar w:fldCharType="end"/>
      </w:r>
      <w:r w:rsidR="00476F35">
        <w:fldChar w:fldCharType="separate"/>
      </w:r>
      <w:r w:rsidR="00476F35">
        <w:rPr>
          <w:noProof/>
        </w:rPr>
        <w:t>[53]</w:t>
      </w:r>
      <w:r w:rsidR="00476F35">
        <w:fldChar w:fldCharType="end"/>
      </w:r>
      <w:r w:rsidR="00476F35">
        <w:t xml:space="preserve">, desaturation below 90% occurred in 19.8% and below 85% in 7.8%.  These event rates were improved </w:t>
      </w:r>
      <w:r w:rsidR="00302EF6">
        <w:t>with</w:t>
      </w:r>
      <w:r w:rsidR="00476F35">
        <w:t xml:space="preserve"> capnography</w:t>
      </w:r>
      <w:r w:rsidR="00302EF6">
        <w:t xml:space="preserve"> monitoring. </w:t>
      </w:r>
      <w:r w:rsidR="00476F35">
        <w:t xml:space="preserve"> </w:t>
      </w:r>
      <w:r w:rsidR="0050495A">
        <w:t xml:space="preserve">Generally, </w:t>
      </w:r>
      <w:r w:rsidR="00302EF6">
        <w:t>desaturation</w:t>
      </w:r>
      <w:r w:rsidR="0050495A">
        <w:t xml:space="preserve"> can be reversed by interruption of the infusion or by positive pressure ventilation</w:t>
      </w:r>
      <w:r w:rsidR="00302EF6">
        <w:t>, and ameliorated by oxygen supplementation.</w:t>
      </w:r>
    </w:p>
    <w:p w14:paraId="58A992DC" w14:textId="08A40854" w:rsidR="00E004B9" w:rsidRDefault="00E004B9" w:rsidP="00E004B9">
      <w:pPr>
        <w:pStyle w:val="Heading2"/>
      </w:pPr>
      <w:r>
        <w:t>Aspiration</w:t>
      </w:r>
    </w:p>
    <w:p w14:paraId="17E03B83" w14:textId="2E5E62D5" w:rsidR="00E004B9" w:rsidRDefault="00E004B9" w:rsidP="00E004B9">
      <w:r>
        <w:t>Aspiration during GI endoscopy is reported to be “fairly common”</w:t>
      </w:r>
      <w:r>
        <w:fldChar w:fldCharType="begin"/>
      </w:r>
      <w:r>
        <w:instrText xml:space="preserve"> ADDIN EN.CITE &lt;EndNote&gt;&lt;Cite&gt;&lt;Author&gt;Amornyotin&lt;/Author&gt;&lt;Year&gt;2013&lt;/Year&gt;&lt;RecNum&gt;9&lt;/RecNum&gt;&lt;DisplayText&gt;[48]&lt;/DisplayText&gt;&lt;record&gt;&lt;rec-number&gt;9&lt;/rec-number&gt;&lt;foreign-keys&gt;&lt;key app="EN" db-id="9xpw09fz3epd0ce2rr4xssvlfs5tperds55s" timestamp="0"&gt;9&lt;/key&gt;&lt;/foreign-keys&gt;&lt;ref-type name="Journal Article"&gt;17&lt;/ref-type&gt;&lt;contributors&gt;&lt;authors&gt;&lt;author&gt;Amornyotin, S.&lt;/author&gt;&lt;/authors&gt;&lt;/contributors&gt;&lt;auth-address&gt;Somchai Amornyotin, Department of Anesthesiology and Siriraj Gastrointestinal Endoscopy Center, Faculty of Medicine Siriraj Hospital, Mahidol University, Bangkok 10700, Thailand.&lt;/auth-address&gt;&lt;titles&gt;&lt;title&gt;Sedation-related complications in gastrointestinal endoscopy&lt;/title&gt;&lt;secondary-title&gt;World J Gastrointest Endosc&lt;/secondary-title&gt;&lt;/titles&gt;&lt;periodical&gt;&lt;full-title&gt;World J Gastrointest Endosc&lt;/full-title&gt;&lt;/periodical&gt;&lt;pages&gt;527-33&lt;/pages&gt;&lt;volume&gt;5&lt;/volume&gt;&lt;number&gt;11&lt;/number&gt;&lt;keywords&gt;&lt;keyword&gt;Complication&lt;/keyword&gt;&lt;keyword&gt;Endoscopy&lt;/keyword&gt;&lt;keyword&gt;Gastrointestinal&lt;/keyword&gt;&lt;keyword&gt;Sedation&lt;/keyword&gt;&lt;/keywords&gt;&lt;dates&gt;&lt;year&gt;2013&lt;/year&gt;&lt;pub-dates&gt;&lt;date&gt;Nov 16&lt;/date&gt;&lt;/pub-dates&gt;&lt;/dates&gt;&lt;isbn&gt;1948-5190 (Print)&lt;/isbn&gt;&lt;accession-num&gt;24255744&lt;/accession-num&gt;&lt;urls&gt;&lt;related-urls&gt;&lt;url&gt;https://www.ncbi.nlm.nih.gov/pubmed/24255744&lt;/url&gt;&lt;/related-urls&gt;&lt;/urls&gt;&lt;custom2&gt;PMC3831194&lt;/custom2&gt;&lt;electronic-resource-num&gt;10.4253/wjge.v5.i11.527&lt;/electronic-resource-num&gt;&lt;/record&gt;&lt;/Cite&gt;&lt;/EndNote&gt;</w:instrText>
      </w:r>
      <w:r>
        <w:fldChar w:fldCharType="separate"/>
      </w:r>
      <w:r>
        <w:rPr>
          <w:noProof/>
        </w:rPr>
        <w:t>[48]</w:t>
      </w:r>
      <w:r>
        <w:fldChar w:fldCharType="end"/>
      </w:r>
      <w:r>
        <w:t>.  It is often signaled by coughing, and its reported incidence</w:t>
      </w:r>
      <w:r w:rsidR="00FE398F">
        <w:t xml:space="preserve"> is quite high (13%)</w:t>
      </w:r>
      <w:r w:rsidR="00FE398F">
        <w:fldChar w:fldCharType="begin"/>
      </w:r>
      <w:r w:rsidR="00FE398F">
        <w:instrText xml:space="preserve"> ADDIN EN.CITE &lt;EndNote&gt;&lt;Cite&gt;&lt;Author&gt;El Chafic&lt;/Author&gt;&lt;Year&gt;2012&lt;/Year&gt;&lt;RecNum&gt;98&lt;/RecNum&gt;&lt;DisplayText&gt;[54]&lt;/DisplayText&gt;&lt;record&gt;&lt;rec-number&gt;98&lt;/rec-number&gt;&lt;foreign-keys&gt;&lt;key app="EN" db-id="9xpw09fz3epd0ce2rr4xssvlfs5tperds55s" timestamp="1553624675"&gt;98&lt;/key&gt;&lt;/foreign-keys&gt;&lt;ref-type name="Journal Article"&gt;17&lt;/ref-type&gt;&lt;contributors&gt;&lt;authors&gt;&lt;author&gt;El Chafic, A. H.&lt;/author&gt;&lt;author&gt;Eckert, G.&lt;/author&gt;&lt;author&gt;Rex, D. K.&lt;/author&gt;&lt;/authors&gt;&lt;/contributors&gt;&lt;auth-address&gt;Division of Gastroenterology, Department of Medicine, Indiana University School of Medicine, Indianapolis, IN 46202, USA.&lt;/auth-address&gt;&lt;titles&gt;&lt;title&gt;Prospective description of coughing, hemodynamic changes, and oxygen desaturation during endoscopic sedation&lt;/title&gt;&lt;secondary-title&gt;Dig Dis Sci&lt;/secondary-title&gt;&lt;/titles&gt;&lt;periodical&gt;&lt;full-title&gt;Dig Dis Sci&lt;/full-title&gt;&lt;/periodical&gt;&lt;pages&gt;1899-907&lt;/pages&gt;&lt;volume&gt;57&lt;/volume&gt;&lt;number&gt;7&lt;/number&gt;&lt;keywords&gt;&lt;keyword&gt;Adult&lt;/keyword&gt;&lt;keyword&gt;Aged&lt;/keyword&gt;&lt;keyword&gt;Blood Pressure/physiology&lt;/keyword&gt;&lt;keyword&gt;Cough/*epidemiology/physiopathology&lt;/keyword&gt;&lt;keyword&gt;*Deep Sedation&lt;/keyword&gt;&lt;keyword&gt;*Endoscopy, Gastrointestinal&lt;/keyword&gt;&lt;keyword&gt;Female&lt;/keyword&gt;&lt;keyword&gt;Hemodynamics/*physiology&lt;/keyword&gt;&lt;keyword&gt;Humans&lt;/keyword&gt;&lt;keyword&gt;Incidence&lt;/keyword&gt;&lt;keyword&gt;Male&lt;/keyword&gt;&lt;keyword&gt;Middle Aged&lt;/keyword&gt;&lt;keyword&gt;Oxygen/*metabolism&lt;/keyword&gt;&lt;keyword&gt;Predictive Value of Tests&lt;/keyword&gt;&lt;keyword&gt;Prospective Studies&lt;/keyword&gt;&lt;keyword&gt;Respiratory Aspiration/epidemiology&lt;/keyword&gt;&lt;keyword&gt;Risk Factors&lt;/keyword&gt;&lt;/keywords&gt;&lt;dates&gt;&lt;year&gt;2012&lt;/year&gt;&lt;pub-dates&gt;&lt;date&gt;Jul&lt;/date&gt;&lt;/pub-dates&gt;&lt;/dates&gt;&lt;isbn&gt;1573-2568 (Electronic)&amp;#xD;0163-2116 (Linking)&lt;/isbn&gt;&lt;accession-num&gt;22271416&lt;/accession-num&gt;&lt;urls&gt;&lt;related-urls&gt;&lt;url&gt;https://www.ncbi.nlm.nih.gov/pubmed/22271416&lt;/url&gt;&lt;/related-urls&gt;&lt;/urls&gt;&lt;electronic-resource-num&gt;10.1007/s10620-012-2057-z&lt;/electronic-resource-num&gt;&lt;/record&gt;&lt;/Cite&gt;&lt;/EndNote&gt;</w:instrText>
      </w:r>
      <w:r w:rsidR="00FE398F">
        <w:fldChar w:fldCharType="separate"/>
      </w:r>
      <w:r w:rsidR="00FE398F">
        <w:rPr>
          <w:noProof/>
        </w:rPr>
        <w:t>[54]</w:t>
      </w:r>
      <w:r w:rsidR="00FE398F">
        <w:fldChar w:fldCharType="end"/>
      </w:r>
      <w:r w:rsidR="00FE398F">
        <w:t xml:space="preserve">.  In the same study the incidence of coughing 3 or more times, which might be more suggestive of aspiration, was 9%.  Five or more coughing events occurred in 4%.  Aspiration can lead to desaturation, and, in some cases, pneumonia.  </w:t>
      </w:r>
      <w:proofErr w:type="spellStart"/>
      <w:r w:rsidR="00FE398F">
        <w:t>Kollman</w:t>
      </w:r>
      <w:proofErr w:type="spellEnd"/>
      <w:r w:rsidR="00FE398F">
        <w:t xml:space="preserve"> and colleagues reported an incidence of </w:t>
      </w:r>
      <w:r w:rsidR="00090853">
        <w:t>2.6% in a case-control study of 250 in patients of 65 years or older</w:t>
      </w:r>
      <w:r w:rsidR="00090853">
        <w:fldChar w:fldCharType="begin"/>
      </w:r>
      <w:r w:rsidR="00090853">
        <w:instrText xml:space="preserve"> ADDIN EN.CITE &lt;EndNote&gt;&lt;Cite&gt;&lt;Author&gt;Kollmann&lt;/Author&gt;&lt;Year&gt;2018&lt;/Year&gt;&lt;RecNum&gt;105&lt;/RecNum&gt;&lt;DisplayText&gt;[63]&lt;/DisplayText&gt;&lt;record&gt;&lt;rec-number&gt;105&lt;/rec-number&gt;&lt;foreign-keys&gt;&lt;key app="EN" db-id="9xpw09fz3epd0ce2rr4xssvlfs5tperds55s" timestamp="1553627844"&gt;105&lt;/key&gt;&lt;/foreign-keys&gt;&lt;ref-type name="Journal Article"&gt;17&lt;/ref-type&gt;&lt;contributors&gt;&lt;authors&gt;&lt;author&gt;Kollmann, C. M.&lt;/author&gt;&lt;author&gt;Schmiegel, W.&lt;/author&gt;&lt;author&gt;Brechmann, T.&lt;/author&gt;&lt;/authors&gt;&lt;/contributors&gt;&lt;auth-address&gt;Berufsgenossenschaftliches Universitaetsklinikum Bergmannsheil gGmbH, Ruhr-University Bochum, Department of Gastroenterology and Hepatology, Bochum, Germany.39060&lt;/auth-address&gt;&lt;titles&gt;&lt;title&gt;Gastrointestinal endoscopy under sedation is associated with pneumonia in older inpatients-results of a retrospective case-control study&lt;/title&gt;&lt;secondary-title&gt;United European Gastroenterol J&lt;/secondary-title&gt;&lt;/titles&gt;&lt;periodical&gt;&lt;full-title&gt;United European Gastroenterol J&lt;/full-title&gt;&lt;/periodical&gt;&lt;pages&gt;382-390&lt;/pages&gt;&lt;volume&gt;6&lt;/volume&gt;&lt;number&gt;3&lt;/number&gt;&lt;keywords&gt;&lt;keyword&gt;Gastrointestinal endoscopy&lt;/keyword&gt;&lt;keyword&gt;advanced age&lt;/keyword&gt;&lt;keyword&gt;adverse event&lt;/keyword&gt;&lt;keyword&gt;lower respiratory tract infection&lt;/keyword&gt;&lt;keyword&gt;pneumonia&lt;/keyword&gt;&lt;keyword&gt;sedation&lt;/keyword&gt;&lt;/keywords&gt;&lt;dates&gt;&lt;year&gt;2018&lt;/year&gt;&lt;pub-dates&gt;&lt;date&gt;Apr&lt;/date&gt;&lt;/pub-dates&gt;&lt;/dates&gt;&lt;isbn&gt;2050-6406 (Print)&amp;#xD;2050-6406 (Linking)&lt;/isbn&gt;&lt;accession-num&gt;29774151&lt;/accession-num&gt;&lt;urls&gt;&lt;related-urls&gt;&lt;url&gt;https://www.ncbi.nlm.nih.gov/pubmed/29774151&lt;/url&gt;&lt;/related-urls&gt;&lt;/urls&gt;&lt;custom2&gt;PMC5949974&lt;/custom2&gt;&lt;electronic-resource-num&gt;10.1177/2050640617735059&lt;/electronic-resource-num&gt;&lt;/record&gt;&lt;/Cite&gt;&lt;/EndNote&gt;</w:instrText>
      </w:r>
      <w:r w:rsidR="00090853">
        <w:fldChar w:fldCharType="separate"/>
      </w:r>
      <w:r w:rsidR="00090853">
        <w:rPr>
          <w:noProof/>
        </w:rPr>
        <w:t>[63]</w:t>
      </w:r>
      <w:r w:rsidR="00090853">
        <w:fldChar w:fldCharType="end"/>
      </w:r>
      <w:r w:rsidR="00090853">
        <w:t>.  In that same group the incidence of a systemic inflammatory response after endoscopy was 7.8%.</w:t>
      </w:r>
    </w:p>
    <w:p w14:paraId="760243A4" w14:textId="616812DB" w:rsidR="00090853" w:rsidRDefault="001604EA" w:rsidP="001604EA">
      <w:pPr>
        <w:pStyle w:val="Heading2"/>
      </w:pPr>
      <w:r>
        <w:t>Nausea and Vomiting</w:t>
      </w:r>
    </w:p>
    <w:p w14:paraId="70A8479A" w14:textId="68F7D006" w:rsidR="001604EA" w:rsidRDefault="001604EA" w:rsidP="001604EA">
      <w:r>
        <w:t>Nausea and vomiting are well known adverse effects of opioids, which are responsible for most sedation-related nausea and vomiting.  In a retrospective study of 1,180 general anesthesia or intravenous sedation</w:t>
      </w:r>
      <w:r>
        <w:fldChar w:fldCharType="begin">
          <w:fldData xml:space="preserve">PEVuZE5vdGU+PENpdGU+PEF1dGhvcj5DaHllPC9BdXRob3I+PFllYXI+MTk5MzwvWWVhcj48UmVj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</w:fldData>
        </w:fldChar>
      </w:r>
      <w:r>
        <w:instrText xml:space="preserve"> ADDIN EN.CITE </w:instrText>
      </w:r>
      <w:r>
        <w:fldChar w:fldCharType="begin">
          <w:fldData xml:space="preserve">PEVuZE5vdGU+PENpdGU+PEF1dGhvcj5DaHllPC9BdXRob3I+PFllYXI+MTk5MzwvWWVhcj48UmVj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</w:fldData>
        </w:fldChar>
      </w:r>
      <w:r>
        <w:instrText xml:space="preserve"> ADDIN EN.CITE.DATA </w:instrText>
      </w:r>
      <w:r>
        <w:fldChar w:fldCharType="end"/>
      </w:r>
      <w:r>
        <w:fldChar w:fldCharType="separate"/>
      </w:r>
      <w:r>
        <w:rPr>
          <w:noProof/>
        </w:rPr>
        <w:t>[64]</w:t>
      </w:r>
      <w:r>
        <w:fldChar w:fldCharType="end"/>
      </w:r>
      <w:r>
        <w:t>, the incidence of nausea and vomiting was 6% in the sedation group (and 14% in the general anesthesia group).  This complication can be ameliorated with antiemetics.  Its most serious outcome is aspiration and its complication.</w:t>
      </w:r>
    </w:p>
    <w:p w14:paraId="1B06AE0B" w14:textId="6A4F90AB" w:rsidR="00973FA2" w:rsidRDefault="00973FA2" w:rsidP="00973FA2">
      <w:pPr>
        <w:pStyle w:val="Heading2"/>
      </w:pPr>
      <w:r>
        <w:lastRenderedPageBreak/>
        <w:t>Hypotension</w:t>
      </w:r>
    </w:p>
    <w:p w14:paraId="3A07E2D4" w14:textId="2F212D2B" w:rsidR="00973FA2" w:rsidRDefault="00973FA2" w:rsidP="00104652">
      <w:r>
        <w:t>Sedation commonly reduces blood pressure.  In 757 patients undergoing non-emergent GI endoscopy, the average decrease in blood pressure was 11.1 mmHg (-7.3%)</w:t>
      </w:r>
      <w:r w:rsidRPr="00973FA2">
        <w:t xml:space="preserve"> </w:t>
      </w:r>
      <w:r>
        <w:t xml:space="preserve">for systolic and 6.1 mmHg (-5.6%) for diastolic.  As reported, “the maximum drop in SBP was &lt;10% in 28% of patients, 10–19% in 26% of patients, 20–29% in 25% of patients, 30–39% in 14% of patients, 40–49% in 6% of patients, and &gt;50% in 1% of patients.”  </w:t>
      </w:r>
      <w:r w:rsidR="00104652">
        <w:t xml:space="preserve">Systolic pressure below 90 mmHg was observed in 23.9% of patients.  </w:t>
      </w:r>
      <w:r>
        <w:t>While in this study, there were no serious sequelae</w:t>
      </w:r>
      <w:r w:rsidR="00104652">
        <w:t xml:space="preserve"> of hypotension, a fall in systolic pressure of 30% or more, which was seen in 21%, or a decrease below 90 mmHg, which occurred in 23.9%, could have deleterious effects in vulnerable patients with cardiovascular impairment.</w:t>
      </w:r>
    </w:p>
    <w:p w14:paraId="4597D0F5" w14:textId="45F09819" w:rsidR="00973FA2" w:rsidRDefault="00973FA2" w:rsidP="00973FA2">
      <w:pPr>
        <w:pStyle w:val="Heading2"/>
      </w:pPr>
      <w:r>
        <w:t>Paradoxical excitement</w:t>
      </w:r>
    </w:p>
    <w:p w14:paraId="23CE6379" w14:textId="000BB5B8" w:rsidR="00973FA2" w:rsidRPr="00973FA2" w:rsidRDefault="00104652" w:rsidP="00973FA2">
      <w:r>
        <w:t>Paradoxical excitement</w:t>
      </w:r>
      <w:r w:rsidR="0048182D">
        <w:t xml:space="preserve"> (disinhibition)</w:t>
      </w:r>
      <w:r>
        <w:t xml:space="preserve"> </w:t>
      </w:r>
      <w:r w:rsidR="00153972">
        <w:t xml:space="preserve">is a </w:t>
      </w:r>
      <w:r>
        <w:t>well</w:t>
      </w:r>
      <w:r w:rsidR="00153972">
        <w:t>-</w:t>
      </w:r>
      <w:r>
        <w:t xml:space="preserve">known </w:t>
      </w:r>
      <w:r w:rsidR="00153972">
        <w:t xml:space="preserve">adverse </w:t>
      </w:r>
      <w:r>
        <w:t>response to benzodiazepams, propofol and other sedatives</w:t>
      </w:r>
      <w:r w:rsidR="00153972">
        <w:t xml:space="preserve">.  </w:t>
      </w:r>
      <w:r w:rsidR="00DD68D5">
        <w:t>It consists of agitation and body movement</w:t>
      </w:r>
      <w:r w:rsidR="0048182D">
        <w:t xml:space="preserve">.  </w:t>
      </w:r>
      <w:r w:rsidR="00153972">
        <w:t xml:space="preserve">The incidence rate </w:t>
      </w:r>
      <w:r w:rsidR="0048182D">
        <w:t xml:space="preserve">of severe disinhibition </w:t>
      </w:r>
      <w:r w:rsidR="00153972">
        <w:t>in patients undergoing endoscopic procedures is reported to be 1.4%  for midazolam</w:t>
      </w:r>
      <w:r w:rsidR="0048182D">
        <w:fldChar w:fldCharType="begin">
          <w:fldData xml:space="preserve">PEVuZE5vdGU+PENpdGU+PEF1dGhvcj5UYWU8L0F1dGhvcj48WWVhcj4yMDE0PC9ZZWFyPjxSZWNO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==
</w:fldData>
        </w:fldChar>
      </w:r>
      <w:r w:rsidR="0048182D">
        <w:instrText xml:space="preserve"> ADDIN EN.CITE </w:instrText>
      </w:r>
      <w:r w:rsidR="0048182D">
        <w:fldChar w:fldCharType="begin">
          <w:fldData xml:space="preserve">PEVuZE5vdGU+PENpdGU+PEF1dGhvcj5UYWU8L0F1dGhvcj48WWVhcj4yMDE0PC9ZZWFyPjxSZWNO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==
</w:fldData>
        </w:fldChar>
      </w:r>
      <w:r w:rsidR="0048182D">
        <w:instrText xml:space="preserve"> ADDIN EN.CITE.DATA </w:instrText>
      </w:r>
      <w:r w:rsidR="0048182D">
        <w:fldChar w:fldCharType="end"/>
      </w:r>
      <w:r w:rsidR="0048182D">
        <w:fldChar w:fldCharType="separate"/>
      </w:r>
      <w:r w:rsidR="0048182D">
        <w:rPr>
          <w:noProof/>
        </w:rPr>
        <w:t>[65]</w:t>
      </w:r>
      <w:r w:rsidR="0048182D">
        <w:fldChar w:fldCharType="end"/>
      </w:r>
      <w:r w:rsidR="00153972">
        <w:t xml:space="preserve"> and </w:t>
      </w:r>
      <w:r w:rsidR="0048182D">
        <w:t>2.6%</w:t>
      </w:r>
      <w:r w:rsidR="00153972">
        <w:t xml:space="preserve"> for propofol</w:t>
      </w:r>
      <w:r w:rsidR="0048182D">
        <w:fldChar w:fldCharType="begin"/>
      </w:r>
      <w:r w:rsidR="0048182D">
        <w:instrText xml:space="preserve"> ADDIN EN.CITE &lt;EndNote&gt;&lt;Cite&gt;&lt;Author&gt;Jeong&lt;/Author&gt;&lt;Year&gt;2011&lt;/Year&gt;&lt;RecNum&gt;109&lt;/RecNum&gt;&lt;DisplayText&gt;[66]&lt;/DisplayText&gt;&lt;record&gt;&lt;rec-number&gt;109&lt;/rec-number&gt;&lt;foreign-keys&gt;&lt;key app="EN" db-id="9xpw09fz3epd0ce2rr4xssvlfs5tperds55s" timestamp="1553631748"&gt;109&lt;/key&gt;&lt;/foreign-keys&gt;&lt;ref-type name="Journal Article"&gt;17&lt;/ref-type&gt;&lt;contributors&gt;&lt;authors&gt;&lt;author&gt;Jeong, S.&lt;/author&gt;&lt;author&gt;Lee, H. G.&lt;/author&gt;&lt;author&gt;Kim, W. M.&lt;/author&gt;&lt;author&gt;Jeong, C. W.&lt;/author&gt;&lt;author&gt;Lee, S. H.&lt;/author&gt;&lt;author&gt;Yoon, M. H.&lt;/author&gt;&lt;author&gt;Choi, J. I.&lt;/author&gt;&lt;/authors&gt;&lt;/contributors&gt;&lt;auth-address&gt;Department of Anesthesiology and Pain Medicine, Chonnam National University Medical School and Hospital, 671 Jebongro Dong-gu, Gwangju 501-757, Republic of Korea.&lt;/auth-address&gt;&lt;titles&gt;&lt;title&gt;Increase of paradoxical excitement response during propofol-induced sedation in hazardous and harmful alcohol drinkers&lt;/title&gt;&lt;secondary-title&gt;Br J Anaesth&lt;/secondary-title&gt;&lt;/titles&gt;&lt;periodical&gt;&lt;full-title&gt;Br J Anaesth&lt;/full-title&gt;&lt;/periodical&gt;&lt;pages&gt;930-3&lt;/pages&gt;&lt;volume&gt;107&lt;/volume&gt;&lt;number&gt;6&lt;/number&gt;&lt;keywords&gt;&lt;keyword&gt;Adult&lt;/keyword&gt;&lt;keyword&gt;Alcohol Drinking/*physiopathology&lt;/keyword&gt;&lt;keyword&gt;Electroencephalography&lt;/keyword&gt;&lt;keyword&gt;Female&lt;/keyword&gt;&lt;keyword&gt;Humans&lt;/keyword&gt;&lt;keyword&gt;Hypnotics and Sedatives/*pharmacology&lt;/keyword&gt;&lt;keyword&gt;Male&lt;/keyword&gt;&lt;keyword&gt;Middle Aged&lt;/keyword&gt;&lt;keyword&gt;Propofol/*pharmacology&lt;/keyword&gt;&lt;keyword&gt;Prospective Studies&lt;/keyword&gt;&lt;/keywords&gt;&lt;dates&gt;&lt;year&gt;2011&lt;/year&gt;&lt;pub-dates&gt;&lt;date&gt;Dec&lt;/date&gt;&lt;/pub-dates&gt;&lt;/dates&gt;&lt;isbn&gt;1471-6771 (Electronic)&amp;#xD;0007-0912 (Linking)&lt;/isbn&gt;&lt;accession-num&gt;21903640&lt;/accession-num&gt;&lt;urls&gt;&lt;related-urls&gt;&lt;url&gt;https://www.ncbi.nlm.nih.gov/pubmed/21903640&lt;/url&gt;&lt;/related-urls&gt;&lt;/urls&gt;&lt;electronic-resource-num&gt;10.1093/bja/aer275&lt;/electronic-resource-num&gt;&lt;/record&gt;&lt;/Cite&gt;&lt;/EndNote&gt;</w:instrText>
      </w:r>
      <w:r w:rsidR="0048182D">
        <w:fldChar w:fldCharType="separate"/>
      </w:r>
      <w:r w:rsidR="0048182D">
        <w:rPr>
          <w:noProof/>
        </w:rPr>
        <w:t>[66]</w:t>
      </w:r>
      <w:r w:rsidR="0048182D">
        <w:fldChar w:fldCharType="end"/>
      </w:r>
      <w:r w:rsidR="00153972">
        <w:t xml:space="preserve">.  </w:t>
      </w:r>
      <w:r w:rsidR="00DD68D5">
        <w:t>History of alcohol abuse greatly exacerbates the risk for propofol</w:t>
      </w:r>
      <w:r w:rsidR="0048182D">
        <w:fldChar w:fldCharType="begin"/>
      </w:r>
      <w:r w:rsidR="0048182D">
        <w:instrText xml:space="preserve"> ADDIN EN.CITE &lt;EndNote&gt;&lt;Cite&gt;&lt;Author&gt;Jeong&lt;/Author&gt;&lt;Year&gt;2011&lt;/Year&gt;&lt;RecNum&gt;109&lt;/RecNum&gt;&lt;DisplayText&gt;[66]&lt;/DisplayText&gt;&lt;record&gt;&lt;rec-number&gt;109&lt;/rec-number&gt;&lt;foreign-keys&gt;&lt;key app="EN" db-id="9xpw09fz3epd0ce2rr4xssvlfs5tperds55s" timestamp="1553631748"&gt;109&lt;/key&gt;&lt;/foreign-keys&gt;&lt;ref-type name="Journal Article"&gt;17&lt;/ref-type&gt;&lt;contributors&gt;&lt;authors&gt;&lt;author&gt;Jeong, S.&lt;/author&gt;&lt;author&gt;Lee, H. G.&lt;/author&gt;&lt;author&gt;Kim, W. M.&lt;/author&gt;&lt;author&gt;Jeong, C. W.&lt;/author&gt;&lt;author&gt;Lee, S. H.&lt;/author&gt;&lt;author&gt;Yoon, M. H.&lt;/author&gt;&lt;author&gt;Choi, J. I.&lt;/author&gt;&lt;/authors&gt;&lt;/contributors&gt;&lt;auth-address&gt;Department of Anesthesiology and Pain Medicine, Chonnam National University Medical School and Hospital, 671 Jebongro Dong-gu, Gwangju 501-757, Republic of Korea.&lt;/auth-address&gt;&lt;titles&gt;&lt;title&gt;Increase of paradoxical excitement response during propofol-induced sedation in hazardous and harmful alcohol drinkers&lt;/title&gt;&lt;secondary-title&gt;Br J Anaesth&lt;/secondary-title&gt;&lt;/titles&gt;&lt;periodical&gt;&lt;full-title&gt;Br J Anaesth&lt;/full-title&gt;&lt;/periodical&gt;&lt;pages&gt;930-3&lt;/pages&gt;&lt;volume&gt;107&lt;/volume&gt;&lt;number&gt;6&lt;/number&gt;&lt;keywords&gt;&lt;keyword&gt;Adult&lt;/keyword&gt;&lt;keyword&gt;Alcohol Drinking/*physiopathology&lt;/keyword&gt;&lt;keyword&gt;Electroencephalography&lt;/keyword&gt;&lt;keyword&gt;Female&lt;/keyword&gt;&lt;keyword&gt;Humans&lt;/keyword&gt;&lt;keyword&gt;Hypnotics and Sedatives/*pharmacology&lt;/keyword&gt;&lt;keyword&gt;Male&lt;/keyword&gt;&lt;keyword&gt;Middle Aged&lt;/keyword&gt;&lt;keyword&gt;Propofol/*pharmacology&lt;/keyword&gt;&lt;keyword&gt;Prospective Studies&lt;/keyword&gt;&lt;/keywords&gt;&lt;dates&gt;&lt;year&gt;2011&lt;/year&gt;&lt;pub-dates&gt;&lt;date&gt;Dec&lt;/date&gt;&lt;/pub-dates&gt;&lt;/dates&gt;&lt;isbn&gt;1471-6771 (Electronic)&amp;#xD;0007-0912 (Linking)&lt;/isbn&gt;&lt;accession-num&gt;21903640&lt;/accession-num&gt;&lt;urls&gt;&lt;related-urls&gt;&lt;url&gt;https://www.ncbi.nlm.nih.gov/pubmed/21903640&lt;/url&gt;&lt;/related-urls&gt;&lt;/urls&gt;&lt;electronic-resource-num&gt;10.1093/bja/aer275&lt;/electronic-resource-num&gt;&lt;/record&gt;&lt;/Cite&gt;&lt;/EndNote&gt;</w:instrText>
      </w:r>
      <w:r w:rsidR="0048182D">
        <w:fldChar w:fldCharType="separate"/>
      </w:r>
      <w:r w:rsidR="0048182D">
        <w:rPr>
          <w:noProof/>
        </w:rPr>
        <w:t>[66]</w:t>
      </w:r>
      <w:r w:rsidR="0048182D">
        <w:fldChar w:fldCharType="end"/>
      </w:r>
      <w:r w:rsidR="0048182D">
        <w:t>.  Disinhibition can be severe enough to force cancellation of the procedure.</w:t>
      </w:r>
    </w:p>
    <w:p w14:paraId="05F45258" w14:textId="11CE8EA8" w:rsidR="00973FA2" w:rsidRDefault="00973FA2" w:rsidP="00973FA2">
      <w:pPr>
        <w:pStyle w:val="Heading2"/>
      </w:pPr>
      <w:r>
        <w:t>Cognitive impairment</w:t>
      </w:r>
    </w:p>
    <w:p w14:paraId="3C4379E1" w14:textId="1DB5F8AA" w:rsidR="00973FA2" w:rsidRPr="00973FA2" w:rsidRDefault="00555D95" w:rsidP="00973FA2">
      <w:r>
        <w:t>Procedural sedation is expected to completely</w:t>
      </w:r>
      <w:r w:rsidR="003E41DF">
        <w:t xml:space="preserve"> </w:t>
      </w:r>
      <w:r>
        <w:t xml:space="preserve">impair cognition during the procedure, but </w:t>
      </w:r>
      <w:r w:rsidR="003E41DF">
        <w:t xml:space="preserve">impairment persists for </w:t>
      </w:r>
      <w:proofErr w:type="gramStart"/>
      <w:r w:rsidR="003E41DF">
        <w:t>a period of time</w:t>
      </w:r>
      <w:proofErr w:type="gramEnd"/>
      <w:r w:rsidR="003E41DF">
        <w:t xml:space="preserve"> after consciousness returns.  Padmanabhan and colleagues studies the relative effects of propofol alone and in combination with midazolam on post-procedural cognitive impairment</w:t>
      </w:r>
      <w:r w:rsidR="003E41DF">
        <w:fldChar w:fldCharType="begin">
          <w:fldData xml:space="preserve">PEVuZE5vdGU+PENpdGU+PEF1dGhvcj5QYWRtYW5hYmhhbjwvQXV0aG9yPjxZZWFyPjIwMDk8L1ll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</w:fldData>
        </w:fldChar>
      </w:r>
      <w:r w:rsidR="003E41DF">
        <w:instrText xml:space="preserve"> ADDIN EN.CITE </w:instrText>
      </w:r>
      <w:r w:rsidR="003E41DF">
        <w:fldChar w:fldCharType="begin">
          <w:fldData xml:space="preserve">PEVuZE5vdGU+PENpdGU+PEF1dGhvcj5QYWRtYW5hYmhhbjwvQXV0aG9yPjxZZWFyPjIwMDk8L1ll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</w:fldData>
        </w:fldChar>
      </w:r>
      <w:r w:rsidR="003E41DF">
        <w:instrText xml:space="preserve"> ADDIN EN.CITE.DATA </w:instrText>
      </w:r>
      <w:r w:rsidR="003E41DF">
        <w:fldChar w:fldCharType="end"/>
      </w:r>
      <w:r w:rsidR="003E41DF">
        <w:fldChar w:fldCharType="separate"/>
      </w:r>
      <w:r w:rsidR="003E41DF">
        <w:rPr>
          <w:noProof/>
        </w:rPr>
        <w:t>[67]</w:t>
      </w:r>
      <w:r w:rsidR="003E41DF">
        <w:fldChar w:fldCharType="end"/>
      </w:r>
      <w:r w:rsidR="003E41DF">
        <w:t xml:space="preserve">.  They found that the effects of propofol alone and in combination were similar.  Patients were interviewed before they were discharged </w:t>
      </w:r>
      <w:r w:rsidR="0041556D">
        <w:t xml:space="preserve">from the hospital </w:t>
      </w:r>
      <w:r w:rsidR="003E41DF">
        <w:t xml:space="preserve">in accordance with hospital criteria </w:t>
      </w:r>
      <w:r w:rsidR="0041556D">
        <w:t xml:space="preserve">(which did not include formal cognitive testing.  </w:t>
      </w:r>
      <w:r w:rsidR="003E41DF">
        <w:t>One hundred patients were included in the two treatment groups.</w:t>
      </w:r>
      <w:r w:rsidR="00A54E6F">
        <w:t xml:space="preserve">  Cognitive assessment tests revealed significant cognitive impairment at the time of hospital discharge in 18.5% of patients.  The average post-procedure time of discharge was 65 minutes.</w:t>
      </w:r>
    </w:p>
    <w:p w14:paraId="62F5B794" w14:textId="456828F0" w:rsidR="00302EF6" w:rsidRDefault="0041556D" w:rsidP="0041556D">
      <w:pPr>
        <w:pStyle w:val="Heading1"/>
      </w:pPr>
      <w:r>
        <w:t>Relative Advantages and Disadvantages of Pharmacological and Electrical Cardioversion</w:t>
      </w:r>
    </w:p>
    <w:p w14:paraId="3B958617" w14:textId="67CE6BFF" w:rsidR="0007332C" w:rsidRPr="0041556D" w:rsidRDefault="0041556D" w:rsidP="0041556D">
      <w:r>
        <w:t xml:space="preserve">Advantages and disadvantages of each method are summarized in </w:t>
      </w:r>
      <w:r w:rsidR="00D762E0">
        <w:t>t</w:t>
      </w:r>
      <w:r w:rsidR="0007332C">
        <w:t>he four tables below</w:t>
      </w:r>
      <w:r w:rsidR="00D762E0">
        <w:t>.</w:t>
      </w:r>
      <w:r w:rsidR="00D978D9">
        <w:rPr>
          <w:noProof/>
        </w:rPr>
        <mc:AlternateContent>
          <mc:Choice Requires="wps">
            <w:drawing>
              <wp:anchor distT="45720" distB="45720" distL="114300" distR="114300" simplePos="0" relativeHeight="251664384" behindDoc="0" locked="0" layoutInCell="1" allowOverlap="1" wp14:anchorId="469E5E74" wp14:editId="449A55B1">
                <wp:simplePos x="0" y="0"/>
                <wp:positionH relativeFrom="margin">
                  <wp:posOffset>0</wp:posOffset>
                </wp:positionH>
                <wp:positionV relativeFrom="paragraph">
                  <wp:posOffset>331470</wp:posOffset>
                </wp:positionV>
                <wp:extent cx="2619375" cy="6953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9375" cy="695325"/>
                        </a:xfrm>
                        <a:prstGeom prst="rect">
                          <a:avLst/>
                        </a:prstGeom>
                        <a:solidFill>
                          <a:srgbClr val="FFFFFF"/>
                        </a:solidFill>
                        <a:ln w="9525">
                          <a:noFill/>
                          <a:miter lim="800000"/>
                          <a:headEnd/>
                          <a:tailEnd/>
                        </a:ln>
                      </wps:spPr>
                      <wps:txbx>
                        <w:txbxContent>
                          <w:p w14:paraId="34C136DA"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3</w:t>
                            </w:r>
                            <w:r w:rsidRPr="00D762E0">
                              <w:rPr>
                                <w:color w:val="4472C4" w:themeColor="accent1"/>
                                <w:szCs w:val="20"/>
                              </w:rPr>
                              <w:fldChar w:fldCharType="end"/>
                            </w:r>
                            <w:r w:rsidRPr="00D762E0">
                              <w:rPr>
                                <w:color w:val="4472C4" w:themeColor="accent1"/>
                                <w:szCs w:val="20"/>
                              </w:rPr>
                              <w:t>: Advantages of Electrical Cardioversion</w:t>
                            </w:r>
                          </w:p>
                          <w:p w14:paraId="73620E0D" w14:textId="77777777" w:rsidR="00D978D9" w:rsidRPr="00D762E0" w:rsidRDefault="00D978D9" w:rsidP="00D978D9">
                            <w:pPr>
                              <w:pStyle w:val="ListParagraph"/>
                              <w:numPr>
                                <w:ilvl w:val="0"/>
                                <w:numId w:val="4"/>
                              </w:numPr>
                              <w:rPr>
                                <w:color w:val="4472C4" w:themeColor="accent1"/>
                                <w:sz w:val="18"/>
                                <w:szCs w:val="18"/>
                              </w:rPr>
                            </w:pPr>
                            <w:r w:rsidRPr="00D762E0">
                              <w:rPr>
                                <w:color w:val="4472C4" w:themeColor="accent1"/>
                                <w:sz w:val="18"/>
                                <w:szCs w:val="18"/>
                              </w:rPr>
                              <w:t>High efficacy</w:t>
                            </w:r>
                          </w:p>
                          <w:p w14:paraId="13C20628" w14:textId="77777777" w:rsidR="00D978D9" w:rsidRPr="00D762E0" w:rsidRDefault="00D978D9" w:rsidP="00D978D9">
                            <w:pPr>
                              <w:pStyle w:val="ListParagraph"/>
                              <w:numPr>
                                <w:ilvl w:val="0"/>
                                <w:numId w:val="4"/>
                              </w:numPr>
                              <w:rPr>
                                <w:color w:val="4472C4" w:themeColor="accent1"/>
                                <w:sz w:val="18"/>
                                <w:szCs w:val="18"/>
                              </w:rPr>
                            </w:pPr>
                            <w:r w:rsidRPr="00D762E0">
                              <w:rPr>
                                <w:color w:val="4472C4" w:themeColor="accent1"/>
                                <w:sz w:val="18"/>
                                <w:szCs w:val="18"/>
                              </w:rPr>
                              <w:t>No adverse drug effects</w:t>
                            </w:r>
                          </w:p>
                          <w:p w14:paraId="1572E2B5" w14:textId="77777777" w:rsidR="00D978D9" w:rsidRDefault="00D978D9" w:rsidP="00D978D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9E5E74" id="_x0000_s1028" type="#_x0000_t202" style="position:absolute;margin-left:0;margin-top:26.1pt;width:206.25pt;height:54.7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" stroked="f">
                <v:textbox>
                  <w:txbxContent>
                    <w:p w14:paraId="34C136DA"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3</w:t>
                      </w:r>
                      <w:r w:rsidRPr="00D762E0">
                        <w:rPr>
                          <w:color w:val="4472C4" w:themeColor="accent1"/>
                          <w:szCs w:val="20"/>
                        </w:rPr>
                        <w:fldChar w:fldCharType="end"/>
                      </w:r>
                      <w:r w:rsidRPr="00D762E0">
                        <w:rPr>
                          <w:color w:val="4472C4" w:themeColor="accent1"/>
                          <w:szCs w:val="20"/>
                        </w:rPr>
                        <w:t>: Advantages of Electrical Cardioversion</w:t>
                      </w:r>
                    </w:p>
                    <w:p w14:paraId="73620E0D" w14:textId="77777777" w:rsidR="00D978D9" w:rsidRPr="00D762E0" w:rsidRDefault="00D978D9" w:rsidP="00D978D9">
                      <w:pPr>
                        <w:pStyle w:val="ListParagraph"/>
                        <w:numPr>
                          <w:ilvl w:val="0"/>
                          <w:numId w:val="4"/>
                        </w:numPr>
                        <w:rPr>
                          <w:color w:val="4472C4" w:themeColor="accent1"/>
                          <w:sz w:val="18"/>
                          <w:szCs w:val="18"/>
                        </w:rPr>
                      </w:pPr>
                      <w:r w:rsidRPr="00D762E0">
                        <w:rPr>
                          <w:color w:val="4472C4" w:themeColor="accent1"/>
                          <w:sz w:val="18"/>
                          <w:szCs w:val="18"/>
                        </w:rPr>
                        <w:t>High efficacy</w:t>
                      </w:r>
                    </w:p>
                    <w:p w14:paraId="13C20628" w14:textId="77777777" w:rsidR="00D978D9" w:rsidRPr="00D762E0" w:rsidRDefault="00D978D9" w:rsidP="00D978D9">
                      <w:pPr>
                        <w:pStyle w:val="ListParagraph"/>
                        <w:numPr>
                          <w:ilvl w:val="0"/>
                          <w:numId w:val="4"/>
                        </w:numPr>
                        <w:rPr>
                          <w:color w:val="4472C4" w:themeColor="accent1"/>
                          <w:sz w:val="18"/>
                          <w:szCs w:val="18"/>
                        </w:rPr>
                      </w:pPr>
                      <w:r w:rsidRPr="00D762E0">
                        <w:rPr>
                          <w:color w:val="4472C4" w:themeColor="accent1"/>
                          <w:sz w:val="18"/>
                          <w:szCs w:val="18"/>
                        </w:rPr>
                        <w:t>No adverse drug effects</w:t>
                      </w:r>
                    </w:p>
                    <w:p w14:paraId="1572E2B5" w14:textId="77777777" w:rsidR="00D978D9" w:rsidRDefault="00D978D9" w:rsidP="00D978D9"/>
                  </w:txbxContent>
                </v:textbox>
                <w10:wrap type="square" anchorx="margin"/>
              </v:shape>
            </w:pict>
          </mc:Fallback>
        </mc:AlternateContent>
      </w:r>
      <w:r w:rsidR="00D978D9">
        <w:rPr>
          <w:noProof/>
        </w:rPr>
        <mc:AlternateContent>
          <mc:Choice Requires="wps">
            <w:drawing>
              <wp:anchor distT="45720" distB="45720" distL="114300" distR="114300" simplePos="0" relativeHeight="251665408" behindDoc="0" locked="0" layoutInCell="1" allowOverlap="1" wp14:anchorId="6FD64110" wp14:editId="098AF3E2">
                <wp:simplePos x="0" y="0"/>
                <wp:positionH relativeFrom="margin">
                  <wp:posOffset>2809875</wp:posOffset>
                </wp:positionH>
                <wp:positionV relativeFrom="paragraph">
                  <wp:posOffset>348615</wp:posOffset>
                </wp:positionV>
                <wp:extent cx="3038475" cy="942975"/>
                <wp:effectExtent l="0" t="0" r="9525" b="952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75" cy="942975"/>
                        </a:xfrm>
                        <a:prstGeom prst="rect">
                          <a:avLst/>
                        </a:prstGeom>
                        <a:solidFill>
                          <a:srgbClr val="FFFFFF"/>
                        </a:solidFill>
                        <a:ln w="9525">
                          <a:noFill/>
                          <a:miter lim="800000"/>
                          <a:headEnd/>
                          <a:tailEnd/>
                        </a:ln>
                      </wps:spPr>
                      <wps:txbx>
                        <w:txbxContent>
                          <w:p w14:paraId="736FF9BD"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4</w:t>
                            </w:r>
                            <w:r w:rsidRPr="00D762E0">
                              <w:rPr>
                                <w:color w:val="4472C4" w:themeColor="accent1"/>
                                <w:szCs w:val="20"/>
                              </w:rPr>
                              <w:fldChar w:fldCharType="end"/>
                            </w:r>
                            <w:r w:rsidRPr="00D762E0">
                              <w:rPr>
                                <w:color w:val="4472C4" w:themeColor="accent1"/>
                                <w:szCs w:val="20"/>
                              </w:rPr>
                              <w:t>: Advantages of Pharmacological Cardioversion</w:t>
                            </w:r>
                          </w:p>
                          <w:p w14:paraId="29CCCC82"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Faster -no coordination or scheduling</w:t>
                            </w:r>
                          </w:p>
                          <w:p w14:paraId="30CE7304"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No sedation complications</w:t>
                            </w:r>
                          </w:p>
                          <w:p w14:paraId="7B1F277B"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None of the other DCCV adverse effects</w:t>
                            </w:r>
                          </w:p>
                          <w:p w14:paraId="753AA160"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Lower cost</w:t>
                            </w:r>
                          </w:p>
                          <w:p w14:paraId="654DDE47" w14:textId="77777777" w:rsidR="00D978D9" w:rsidRDefault="00D978D9" w:rsidP="00D978D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D64110" id="_x0000_s1029" type="#_x0000_t202" style="position:absolute;margin-left:221.25pt;margin-top:27.45pt;width:239.25pt;height:74.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" stroked="f">
                <v:textbox>
                  <w:txbxContent>
                    <w:p w14:paraId="736FF9BD"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4</w:t>
                      </w:r>
                      <w:r w:rsidRPr="00D762E0">
                        <w:rPr>
                          <w:color w:val="4472C4" w:themeColor="accent1"/>
                          <w:szCs w:val="20"/>
                        </w:rPr>
                        <w:fldChar w:fldCharType="end"/>
                      </w:r>
                      <w:r w:rsidRPr="00D762E0">
                        <w:rPr>
                          <w:color w:val="4472C4" w:themeColor="accent1"/>
                          <w:szCs w:val="20"/>
                        </w:rPr>
                        <w:t>: Advantages of Pharmacological Cardioversion</w:t>
                      </w:r>
                    </w:p>
                    <w:p w14:paraId="29CCCC82"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Faster -no coordination or scheduling</w:t>
                      </w:r>
                    </w:p>
                    <w:p w14:paraId="30CE7304"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No sedation complications</w:t>
                      </w:r>
                    </w:p>
                    <w:p w14:paraId="7B1F277B"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None of the other DCCV adverse effects</w:t>
                      </w:r>
                    </w:p>
                    <w:p w14:paraId="753AA160" w14:textId="77777777" w:rsidR="00D978D9" w:rsidRPr="00D762E0" w:rsidRDefault="00D978D9" w:rsidP="00D978D9">
                      <w:pPr>
                        <w:pStyle w:val="ListParagraph"/>
                        <w:numPr>
                          <w:ilvl w:val="0"/>
                          <w:numId w:val="5"/>
                        </w:numPr>
                        <w:rPr>
                          <w:color w:val="4472C4" w:themeColor="accent1"/>
                          <w:sz w:val="18"/>
                          <w:szCs w:val="18"/>
                        </w:rPr>
                      </w:pPr>
                      <w:r w:rsidRPr="00D762E0">
                        <w:rPr>
                          <w:color w:val="4472C4" w:themeColor="accent1"/>
                          <w:sz w:val="18"/>
                          <w:szCs w:val="18"/>
                        </w:rPr>
                        <w:t>Lower cost</w:t>
                      </w:r>
                    </w:p>
                    <w:p w14:paraId="654DDE47" w14:textId="77777777" w:rsidR="00D978D9" w:rsidRDefault="00D978D9" w:rsidP="00D978D9"/>
                  </w:txbxContent>
                </v:textbox>
                <w10:wrap type="square" anchorx="margin"/>
              </v:shape>
            </w:pict>
          </mc:Fallback>
        </mc:AlternateContent>
      </w:r>
      <w:r w:rsidR="00D978D9">
        <w:rPr>
          <w:noProof/>
        </w:rPr>
        <mc:AlternateContent>
          <mc:Choice Requires="wps">
            <w:drawing>
              <wp:anchor distT="45720" distB="45720" distL="114300" distR="114300" simplePos="0" relativeHeight="251666432" behindDoc="0" locked="0" layoutInCell="1" allowOverlap="1" wp14:anchorId="32BADC53" wp14:editId="45A330F9">
                <wp:simplePos x="0" y="0"/>
                <wp:positionH relativeFrom="margin">
                  <wp:posOffset>0</wp:posOffset>
                </wp:positionH>
                <wp:positionV relativeFrom="paragraph">
                  <wp:posOffset>1548765</wp:posOffset>
                </wp:positionV>
                <wp:extent cx="2752725" cy="1104900"/>
                <wp:effectExtent l="0" t="0" r="9525"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104900"/>
                        </a:xfrm>
                        <a:prstGeom prst="rect">
                          <a:avLst/>
                        </a:prstGeom>
                        <a:solidFill>
                          <a:srgbClr val="FFFFFF"/>
                        </a:solidFill>
                        <a:ln w="9525">
                          <a:noFill/>
                          <a:miter lim="800000"/>
                          <a:headEnd/>
                          <a:tailEnd/>
                        </a:ln>
                      </wps:spPr>
                      <wps:txbx>
                        <w:txbxContent>
                          <w:p w14:paraId="7755341D"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5</w:t>
                            </w:r>
                            <w:r w:rsidRPr="00D762E0">
                              <w:rPr>
                                <w:color w:val="4472C4" w:themeColor="accent1"/>
                                <w:szCs w:val="20"/>
                              </w:rPr>
                              <w:fldChar w:fldCharType="end"/>
                            </w:r>
                            <w:r w:rsidRPr="00D762E0">
                              <w:rPr>
                                <w:color w:val="4472C4" w:themeColor="accent1"/>
                                <w:szCs w:val="20"/>
                              </w:rPr>
                              <w:t>: Disadvantages of Electrical Cardioversion</w:t>
                            </w:r>
                          </w:p>
                          <w:p w14:paraId="1ABD3313" w14:textId="77777777" w:rsidR="00D978D9" w:rsidRPr="00D762E0" w:rsidRDefault="00D978D9" w:rsidP="00D978D9">
                            <w:pPr>
                              <w:pStyle w:val="ListParagraph"/>
                              <w:numPr>
                                <w:ilvl w:val="0"/>
                                <w:numId w:val="3"/>
                              </w:numPr>
                              <w:rPr>
                                <w:color w:val="4472C4" w:themeColor="accent1"/>
                                <w:sz w:val="18"/>
                                <w:szCs w:val="18"/>
                              </w:rPr>
                            </w:pPr>
                            <w:r w:rsidRPr="00D762E0">
                              <w:rPr>
                                <w:color w:val="4472C4" w:themeColor="accent1"/>
                                <w:sz w:val="18"/>
                                <w:szCs w:val="18"/>
                              </w:rPr>
                              <w:t>Sedation</w:t>
                            </w:r>
                          </w:p>
                          <w:p w14:paraId="675D212A" w14:textId="77777777" w:rsidR="00D978D9" w:rsidRPr="00D762E0" w:rsidRDefault="00D978D9" w:rsidP="00D978D9">
                            <w:pPr>
                              <w:pStyle w:val="ListParagraph"/>
                              <w:numPr>
                                <w:ilvl w:val="0"/>
                                <w:numId w:val="3"/>
                              </w:numPr>
                              <w:rPr>
                                <w:color w:val="4472C4" w:themeColor="accent1"/>
                                <w:sz w:val="18"/>
                                <w:szCs w:val="18"/>
                              </w:rPr>
                            </w:pPr>
                            <w:r w:rsidRPr="00D762E0">
                              <w:rPr>
                                <w:color w:val="4472C4" w:themeColor="accent1"/>
                                <w:sz w:val="18"/>
                                <w:szCs w:val="18"/>
                              </w:rPr>
                              <w:t>Slower</w:t>
                            </w:r>
                          </w:p>
                          <w:p w14:paraId="7ACE2A1C" w14:textId="77777777" w:rsidR="00D978D9" w:rsidRPr="00D762E0" w:rsidRDefault="00D978D9" w:rsidP="00D978D9">
                            <w:pPr>
                              <w:pStyle w:val="ListParagraph"/>
                              <w:numPr>
                                <w:ilvl w:val="1"/>
                                <w:numId w:val="3"/>
                              </w:numPr>
                              <w:rPr>
                                <w:color w:val="4472C4" w:themeColor="accent1"/>
                                <w:sz w:val="18"/>
                                <w:szCs w:val="18"/>
                              </w:rPr>
                            </w:pPr>
                            <w:r w:rsidRPr="00D762E0">
                              <w:rPr>
                                <w:color w:val="4472C4" w:themeColor="accent1"/>
                                <w:sz w:val="18"/>
                                <w:szCs w:val="18"/>
                              </w:rPr>
                              <w:t>Coordination with anesthesiology</w:t>
                            </w:r>
                          </w:p>
                          <w:p w14:paraId="52327CEA" w14:textId="77777777" w:rsidR="00D978D9" w:rsidRPr="00D762E0" w:rsidRDefault="00D978D9" w:rsidP="00D978D9">
                            <w:pPr>
                              <w:pStyle w:val="ListParagraph"/>
                              <w:numPr>
                                <w:ilvl w:val="1"/>
                                <w:numId w:val="3"/>
                              </w:numPr>
                              <w:rPr>
                                <w:color w:val="4472C4" w:themeColor="accent1"/>
                                <w:sz w:val="18"/>
                                <w:szCs w:val="18"/>
                              </w:rPr>
                            </w:pPr>
                            <w:r w:rsidRPr="00D762E0">
                              <w:rPr>
                                <w:color w:val="4472C4" w:themeColor="accent1"/>
                                <w:sz w:val="18"/>
                                <w:szCs w:val="18"/>
                              </w:rPr>
                              <w:t>Scheduling around meal status</w:t>
                            </w:r>
                          </w:p>
                          <w:p w14:paraId="75EF09E0" w14:textId="77777777" w:rsidR="00D978D9" w:rsidRPr="00D762E0" w:rsidRDefault="00D978D9" w:rsidP="00D978D9">
                            <w:pPr>
                              <w:pStyle w:val="ListParagraph"/>
                              <w:numPr>
                                <w:ilvl w:val="0"/>
                                <w:numId w:val="3"/>
                              </w:numPr>
                              <w:rPr>
                                <w:color w:val="4472C4" w:themeColor="accent1"/>
                                <w:sz w:val="18"/>
                                <w:szCs w:val="18"/>
                              </w:rPr>
                            </w:pPr>
                            <w:r w:rsidRPr="00D762E0">
                              <w:rPr>
                                <w:color w:val="4472C4" w:themeColor="accent1"/>
                                <w:sz w:val="18"/>
                                <w:szCs w:val="18"/>
                              </w:rPr>
                              <w:t>Higher cost</w:t>
                            </w:r>
                          </w:p>
                          <w:p w14:paraId="6E5AD3A7" w14:textId="77777777" w:rsidR="00D978D9" w:rsidRDefault="00D978D9" w:rsidP="00D978D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BADC53" id="_x0000_s1030" type="#_x0000_t202" style="position:absolute;margin-left:0;margin-top:121.95pt;width:216.75pt;height:87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" stroked="f">
                <v:textbox>
                  <w:txbxContent>
                    <w:p w14:paraId="7755341D"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5</w:t>
                      </w:r>
                      <w:r w:rsidRPr="00D762E0">
                        <w:rPr>
                          <w:color w:val="4472C4" w:themeColor="accent1"/>
                          <w:szCs w:val="20"/>
                        </w:rPr>
                        <w:fldChar w:fldCharType="end"/>
                      </w:r>
                      <w:r w:rsidRPr="00D762E0">
                        <w:rPr>
                          <w:color w:val="4472C4" w:themeColor="accent1"/>
                          <w:szCs w:val="20"/>
                        </w:rPr>
                        <w:t>: Disadvantages of Electrical Cardioversion</w:t>
                      </w:r>
                    </w:p>
                    <w:p w14:paraId="1ABD3313" w14:textId="77777777" w:rsidR="00D978D9" w:rsidRPr="00D762E0" w:rsidRDefault="00D978D9" w:rsidP="00D978D9">
                      <w:pPr>
                        <w:pStyle w:val="ListParagraph"/>
                        <w:numPr>
                          <w:ilvl w:val="0"/>
                          <w:numId w:val="3"/>
                        </w:numPr>
                        <w:rPr>
                          <w:color w:val="4472C4" w:themeColor="accent1"/>
                          <w:sz w:val="18"/>
                          <w:szCs w:val="18"/>
                        </w:rPr>
                      </w:pPr>
                      <w:r w:rsidRPr="00D762E0">
                        <w:rPr>
                          <w:color w:val="4472C4" w:themeColor="accent1"/>
                          <w:sz w:val="18"/>
                          <w:szCs w:val="18"/>
                        </w:rPr>
                        <w:t>Sedation</w:t>
                      </w:r>
                    </w:p>
                    <w:p w14:paraId="675D212A" w14:textId="77777777" w:rsidR="00D978D9" w:rsidRPr="00D762E0" w:rsidRDefault="00D978D9" w:rsidP="00D978D9">
                      <w:pPr>
                        <w:pStyle w:val="ListParagraph"/>
                        <w:numPr>
                          <w:ilvl w:val="0"/>
                          <w:numId w:val="3"/>
                        </w:numPr>
                        <w:rPr>
                          <w:color w:val="4472C4" w:themeColor="accent1"/>
                          <w:sz w:val="18"/>
                          <w:szCs w:val="18"/>
                        </w:rPr>
                      </w:pPr>
                      <w:r w:rsidRPr="00D762E0">
                        <w:rPr>
                          <w:color w:val="4472C4" w:themeColor="accent1"/>
                          <w:sz w:val="18"/>
                          <w:szCs w:val="18"/>
                        </w:rPr>
                        <w:t>Slower</w:t>
                      </w:r>
                    </w:p>
                    <w:p w14:paraId="7ACE2A1C" w14:textId="77777777" w:rsidR="00D978D9" w:rsidRPr="00D762E0" w:rsidRDefault="00D978D9" w:rsidP="00D978D9">
                      <w:pPr>
                        <w:pStyle w:val="ListParagraph"/>
                        <w:numPr>
                          <w:ilvl w:val="1"/>
                          <w:numId w:val="3"/>
                        </w:numPr>
                        <w:rPr>
                          <w:color w:val="4472C4" w:themeColor="accent1"/>
                          <w:sz w:val="18"/>
                          <w:szCs w:val="18"/>
                        </w:rPr>
                      </w:pPr>
                      <w:r w:rsidRPr="00D762E0">
                        <w:rPr>
                          <w:color w:val="4472C4" w:themeColor="accent1"/>
                          <w:sz w:val="18"/>
                          <w:szCs w:val="18"/>
                        </w:rPr>
                        <w:t>Coordination with anesthesiology</w:t>
                      </w:r>
                    </w:p>
                    <w:p w14:paraId="52327CEA" w14:textId="77777777" w:rsidR="00D978D9" w:rsidRPr="00D762E0" w:rsidRDefault="00D978D9" w:rsidP="00D978D9">
                      <w:pPr>
                        <w:pStyle w:val="ListParagraph"/>
                        <w:numPr>
                          <w:ilvl w:val="1"/>
                          <w:numId w:val="3"/>
                        </w:numPr>
                        <w:rPr>
                          <w:color w:val="4472C4" w:themeColor="accent1"/>
                          <w:sz w:val="18"/>
                          <w:szCs w:val="18"/>
                        </w:rPr>
                      </w:pPr>
                      <w:r w:rsidRPr="00D762E0">
                        <w:rPr>
                          <w:color w:val="4472C4" w:themeColor="accent1"/>
                          <w:sz w:val="18"/>
                          <w:szCs w:val="18"/>
                        </w:rPr>
                        <w:t>Scheduling around meal status</w:t>
                      </w:r>
                    </w:p>
                    <w:p w14:paraId="75EF09E0" w14:textId="77777777" w:rsidR="00D978D9" w:rsidRPr="00D762E0" w:rsidRDefault="00D978D9" w:rsidP="00D978D9">
                      <w:pPr>
                        <w:pStyle w:val="ListParagraph"/>
                        <w:numPr>
                          <w:ilvl w:val="0"/>
                          <w:numId w:val="3"/>
                        </w:numPr>
                        <w:rPr>
                          <w:color w:val="4472C4" w:themeColor="accent1"/>
                          <w:sz w:val="18"/>
                          <w:szCs w:val="18"/>
                        </w:rPr>
                      </w:pPr>
                      <w:r w:rsidRPr="00D762E0">
                        <w:rPr>
                          <w:color w:val="4472C4" w:themeColor="accent1"/>
                          <w:sz w:val="18"/>
                          <w:szCs w:val="18"/>
                        </w:rPr>
                        <w:t>Higher cost</w:t>
                      </w:r>
                    </w:p>
                    <w:p w14:paraId="6E5AD3A7" w14:textId="77777777" w:rsidR="00D978D9" w:rsidRDefault="00D978D9" w:rsidP="00D978D9"/>
                  </w:txbxContent>
                </v:textbox>
                <w10:wrap type="square" anchorx="margin"/>
              </v:shape>
            </w:pict>
          </mc:Fallback>
        </mc:AlternateContent>
      </w:r>
      <w:r w:rsidR="00D978D9" w:rsidRPr="00D762E0">
        <w:rPr>
          <w:noProof/>
          <w:color w:val="4472C4" w:themeColor="accent1"/>
          <w:szCs w:val="20"/>
        </w:rPr>
        <mc:AlternateContent>
          <mc:Choice Requires="wps">
            <w:drawing>
              <wp:anchor distT="45720" distB="45720" distL="114300" distR="114300" simplePos="0" relativeHeight="251667456" behindDoc="0" locked="0" layoutInCell="1" allowOverlap="1" wp14:anchorId="209A8B9D" wp14:editId="63EAC0A1">
                <wp:simplePos x="0" y="0"/>
                <wp:positionH relativeFrom="column">
                  <wp:posOffset>2933700</wp:posOffset>
                </wp:positionH>
                <wp:positionV relativeFrom="paragraph">
                  <wp:posOffset>1548765</wp:posOffset>
                </wp:positionV>
                <wp:extent cx="3181350" cy="809625"/>
                <wp:effectExtent l="0" t="0" r="0" b="95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1350" cy="809625"/>
                        </a:xfrm>
                        <a:prstGeom prst="rect">
                          <a:avLst/>
                        </a:prstGeom>
                        <a:solidFill>
                          <a:srgbClr val="FFFFFF"/>
                        </a:solidFill>
                        <a:ln w="9525">
                          <a:noFill/>
                          <a:miter lim="800000"/>
                          <a:headEnd/>
                          <a:tailEnd/>
                        </a:ln>
                      </wps:spPr>
                      <wps:txbx>
                        <w:txbxContent>
                          <w:p w14:paraId="2D76A27C"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6</w:t>
                            </w:r>
                            <w:r w:rsidRPr="00D762E0">
                              <w:rPr>
                                <w:color w:val="4472C4" w:themeColor="accent1"/>
                                <w:szCs w:val="20"/>
                              </w:rPr>
                              <w:fldChar w:fldCharType="end"/>
                            </w:r>
                            <w:r w:rsidRPr="00D762E0">
                              <w:rPr>
                                <w:color w:val="4472C4" w:themeColor="accent1"/>
                                <w:szCs w:val="20"/>
                              </w:rPr>
                              <w:t>: Disadvantages of Pharmacological Cardioversion</w:t>
                            </w:r>
                          </w:p>
                          <w:p w14:paraId="3B44296B" w14:textId="77777777" w:rsidR="00D978D9" w:rsidRPr="00D762E0" w:rsidRDefault="00D978D9" w:rsidP="00D978D9">
                            <w:pPr>
                              <w:pStyle w:val="ListParagraph"/>
                              <w:numPr>
                                <w:ilvl w:val="0"/>
                                <w:numId w:val="6"/>
                              </w:numPr>
                              <w:rPr>
                                <w:color w:val="4472C4" w:themeColor="accent1"/>
                                <w:sz w:val="18"/>
                                <w:szCs w:val="18"/>
                              </w:rPr>
                            </w:pPr>
                            <w:r w:rsidRPr="00D762E0">
                              <w:rPr>
                                <w:color w:val="4472C4" w:themeColor="accent1"/>
                                <w:sz w:val="18"/>
                                <w:szCs w:val="18"/>
                              </w:rPr>
                              <w:t>Proarrhythmic drug effects</w:t>
                            </w:r>
                          </w:p>
                          <w:p w14:paraId="40F5B474" w14:textId="77777777" w:rsidR="00D978D9" w:rsidRDefault="00D978D9" w:rsidP="00D978D9">
                            <w:pPr>
                              <w:pStyle w:val="ListParagraph"/>
                              <w:numPr>
                                <w:ilvl w:val="0"/>
                                <w:numId w:val="6"/>
                              </w:numPr>
                              <w:rPr>
                                <w:color w:val="4472C4" w:themeColor="accent1"/>
                                <w:sz w:val="18"/>
                                <w:szCs w:val="18"/>
                              </w:rPr>
                            </w:pPr>
                            <w:r w:rsidRPr="00D762E0">
                              <w:rPr>
                                <w:color w:val="4472C4" w:themeColor="accent1"/>
                                <w:sz w:val="18"/>
                                <w:szCs w:val="18"/>
                              </w:rPr>
                              <w:t>Negative inotropic drug effects</w:t>
                            </w:r>
                          </w:p>
                          <w:p w14:paraId="2D18A407" w14:textId="77777777" w:rsidR="00D978D9" w:rsidRPr="00D762E0" w:rsidRDefault="00D978D9" w:rsidP="00D978D9">
                            <w:pPr>
                              <w:pStyle w:val="ListParagraph"/>
                              <w:numPr>
                                <w:ilvl w:val="0"/>
                                <w:numId w:val="6"/>
                              </w:numPr>
                              <w:rPr>
                                <w:color w:val="4472C4" w:themeColor="accent1"/>
                                <w:sz w:val="18"/>
                                <w:szCs w:val="18"/>
                              </w:rPr>
                            </w:pPr>
                            <w:r w:rsidRPr="00D762E0">
                              <w:rPr>
                                <w:color w:val="4472C4" w:themeColor="accent1"/>
                                <w:sz w:val="18"/>
                                <w:szCs w:val="18"/>
                              </w:rPr>
                              <w:t>Lower efficacy</w:t>
                            </w:r>
                          </w:p>
                          <w:p w14:paraId="25596AE0" w14:textId="77777777" w:rsidR="00D978D9" w:rsidRDefault="00D978D9" w:rsidP="00D978D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9A8B9D" id="_x0000_s1031" type="#_x0000_t202" style="position:absolute;margin-left:231pt;margin-top:121.95pt;width:250.5pt;height:63.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" stroked="f">
                <v:textbox>
                  <w:txbxContent>
                    <w:p w14:paraId="2D76A27C" w14:textId="77777777" w:rsidR="00D978D9" w:rsidRPr="00D762E0" w:rsidRDefault="00D978D9" w:rsidP="00D978D9">
                      <w:pPr>
                        <w:pStyle w:val="Caption"/>
                        <w:rPr>
                          <w:color w:val="4472C4" w:themeColor="accent1"/>
                          <w:szCs w:val="20"/>
                        </w:rPr>
                      </w:pPr>
                      <w:r w:rsidRPr="00D762E0">
                        <w:rPr>
                          <w:color w:val="4472C4" w:themeColor="accent1"/>
                          <w:szCs w:val="20"/>
                        </w:rPr>
                        <w:t xml:space="preserve">Table </w:t>
                      </w:r>
                      <w:r w:rsidRPr="00D762E0">
                        <w:rPr>
                          <w:color w:val="4472C4" w:themeColor="accent1"/>
                          <w:szCs w:val="20"/>
                        </w:rPr>
                        <w:fldChar w:fldCharType="begin"/>
                      </w:r>
                      <w:r w:rsidRPr="00D762E0">
                        <w:rPr>
                          <w:color w:val="4472C4" w:themeColor="accent1"/>
                          <w:szCs w:val="20"/>
                        </w:rPr>
                        <w:instrText xml:space="preserve"> SEQ Table \* ARABIC </w:instrText>
                      </w:r>
                      <w:r w:rsidRPr="00D762E0">
                        <w:rPr>
                          <w:color w:val="4472C4" w:themeColor="accent1"/>
                          <w:szCs w:val="20"/>
                        </w:rPr>
                        <w:fldChar w:fldCharType="separate"/>
                      </w:r>
                      <w:r w:rsidRPr="00D762E0">
                        <w:rPr>
                          <w:noProof/>
                          <w:color w:val="4472C4" w:themeColor="accent1"/>
                          <w:szCs w:val="20"/>
                        </w:rPr>
                        <w:t>6</w:t>
                      </w:r>
                      <w:r w:rsidRPr="00D762E0">
                        <w:rPr>
                          <w:color w:val="4472C4" w:themeColor="accent1"/>
                          <w:szCs w:val="20"/>
                        </w:rPr>
                        <w:fldChar w:fldCharType="end"/>
                      </w:r>
                      <w:r w:rsidRPr="00D762E0">
                        <w:rPr>
                          <w:color w:val="4472C4" w:themeColor="accent1"/>
                          <w:szCs w:val="20"/>
                        </w:rPr>
                        <w:t>: Disadvantages of Pharmacological Cardioversion</w:t>
                      </w:r>
                    </w:p>
                    <w:p w14:paraId="3B44296B" w14:textId="77777777" w:rsidR="00D978D9" w:rsidRPr="00D762E0" w:rsidRDefault="00D978D9" w:rsidP="00D978D9">
                      <w:pPr>
                        <w:pStyle w:val="ListParagraph"/>
                        <w:numPr>
                          <w:ilvl w:val="0"/>
                          <w:numId w:val="6"/>
                        </w:numPr>
                        <w:rPr>
                          <w:color w:val="4472C4" w:themeColor="accent1"/>
                          <w:sz w:val="18"/>
                          <w:szCs w:val="18"/>
                        </w:rPr>
                      </w:pPr>
                      <w:r w:rsidRPr="00D762E0">
                        <w:rPr>
                          <w:color w:val="4472C4" w:themeColor="accent1"/>
                          <w:sz w:val="18"/>
                          <w:szCs w:val="18"/>
                        </w:rPr>
                        <w:t>Proarrhythmic drug effects</w:t>
                      </w:r>
                    </w:p>
                    <w:p w14:paraId="40F5B474" w14:textId="77777777" w:rsidR="00D978D9" w:rsidRDefault="00D978D9" w:rsidP="00D978D9">
                      <w:pPr>
                        <w:pStyle w:val="ListParagraph"/>
                        <w:numPr>
                          <w:ilvl w:val="0"/>
                          <w:numId w:val="6"/>
                        </w:numPr>
                        <w:rPr>
                          <w:color w:val="4472C4" w:themeColor="accent1"/>
                          <w:sz w:val="18"/>
                          <w:szCs w:val="18"/>
                        </w:rPr>
                      </w:pPr>
                      <w:r w:rsidRPr="00D762E0">
                        <w:rPr>
                          <w:color w:val="4472C4" w:themeColor="accent1"/>
                          <w:sz w:val="18"/>
                          <w:szCs w:val="18"/>
                        </w:rPr>
                        <w:t>Negative inotropic drug effects</w:t>
                      </w:r>
                    </w:p>
                    <w:p w14:paraId="2D18A407" w14:textId="77777777" w:rsidR="00D978D9" w:rsidRPr="00D762E0" w:rsidRDefault="00D978D9" w:rsidP="00D978D9">
                      <w:pPr>
                        <w:pStyle w:val="ListParagraph"/>
                        <w:numPr>
                          <w:ilvl w:val="0"/>
                          <w:numId w:val="6"/>
                        </w:numPr>
                        <w:rPr>
                          <w:color w:val="4472C4" w:themeColor="accent1"/>
                          <w:sz w:val="18"/>
                          <w:szCs w:val="18"/>
                        </w:rPr>
                      </w:pPr>
                      <w:r w:rsidRPr="00D762E0">
                        <w:rPr>
                          <w:color w:val="4472C4" w:themeColor="accent1"/>
                          <w:sz w:val="18"/>
                          <w:szCs w:val="18"/>
                        </w:rPr>
                        <w:t>Lower efficacy</w:t>
                      </w:r>
                    </w:p>
                    <w:p w14:paraId="25596AE0" w14:textId="77777777" w:rsidR="00D978D9" w:rsidRDefault="00D978D9" w:rsidP="00D978D9"/>
                  </w:txbxContent>
                </v:textbox>
                <w10:wrap type="square"/>
              </v:shape>
            </w:pict>
          </mc:Fallback>
        </mc:AlternateContent>
      </w:r>
      <w:r w:rsidR="00D978D9">
        <w:t xml:space="preserve"> </w:t>
      </w:r>
    </w:p>
    <w:p w14:paraId="3FB19F9D" w14:textId="77777777" w:rsidR="00676F5A" w:rsidRDefault="00676F5A" w:rsidP="009B32B6"/>
    <w:p w14:paraId="03A1A463" w14:textId="77777777" w:rsidR="006156D3" w:rsidRPr="009B32B6" w:rsidRDefault="006156D3" w:rsidP="009B32B6"/>
    <w:p w14:paraId="12234F3A" w14:textId="77777777" w:rsidR="00D978D9" w:rsidRDefault="00D978D9" w:rsidP="00D978D9">
      <w:pPr>
        <w:jc w:val="both"/>
      </w:pPr>
    </w:p>
    <w:p w14:paraId="4B9EB3F8" w14:textId="622731B5" w:rsidR="00D978D9" w:rsidRDefault="00D978D9" w:rsidP="00D978D9">
      <w:pPr>
        <w:jc w:val="both"/>
      </w:pPr>
      <w:r>
        <w:lastRenderedPageBreak/>
        <w:t xml:space="preserve">While electrical cardioversion is generally more frequently successful and is not associated with antiarrhythmic drug side effects, conversion will usually be achieved faster by pharmacological intervention because delay due to a recent meal and coordination with anesthesiology are not necessary.  Pharmacological intervention is usually associated with a lower cost because costs related to anesthesiology are not incurred, and the adverse effects of sedation are obviated.  Though electrical cardioversion seems to be the preferred method </w:t>
      </w:r>
      <w:r w:rsidR="001D0EF1">
        <w:t xml:space="preserve">to convert acute AF </w:t>
      </w:r>
      <w:r>
        <w:t xml:space="preserve">in the United States, </w:t>
      </w:r>
      <w:r w:rsidR="001D0EF1">
        <w:t>this preference may not be justified if a convenient-to-use, highly effective drug with minimal proarrhythmic adverse effect were available.</w:t>
      </w:r>
      <w:r>
        <w:br w:type="page"/>
      </w:r>
    </w:p>
    <w:p w14:paraId="71023620" w14:textId="6C75452C" w:rsidR="00AF05A7" w:rsidRDefault="00AF05A7" w:rsidP="00AF05A7">
      <w:pPr>
        <w:pStyle w:val="Heading1"/>
      </w:pPr>
      <w:r>
        <w:lastRenderedPageBreak/>
        <w:t>References</w:t>
      </w:r>
    </w:p>
    <w:p w14:paraId="0459F0F5" w14:textId="77777777" w:rsidR="003E41DF" w:rsidRPr="003E41DF" w:rsidRDefault="00AF05A7" w:rsidP="003E41DF">
      <w:pPr>
        <w:pStyle w:val="EndNoteBibliography"/>
        <w:spacing w:after="0"/>
        <w:ind w:left="720" w:hanging="720"/>
      </w:pPr>
      <w:r>
        <w:fldChar w:fldCharType="begin"/>
      </w:r>
      <w:r>
        <w:instrText xml:space="preserve"> ADDIN EN.REFLIST </w:instrText>
      </w:r>
      <w:r>
        <w:fldChar w:fldCharType="separate"/>
      </w:r>
      <w:r w:rsidR="003E41DF" w:rsidRPr="003E41DF">
        <w:t>1.</w:t>
      </w:r>
      <w:r w:rsidR="003E41DF" w:rsidRPr="003E41DF">
        <w:tab/>
        <w:t xml:space="preserve">Simons, G.R., et al., </w:t>
      </w:r>
      <w:r w:rsidR="003E41DF" w:rsidRPr="003E41DF">
        <w:rPr>
          <w:i/>
        </w:rPr>
        <w:t>Safety of transvenous low energy cardioversion of atrial fibrillation in patients with a history of ventricular tachycardia: effects of rate and repolarization time on proarrhythmic risk.</w:t>
      </w:r>
      <w:r w:rsidR="003E41DF" w:rsidRPr="003E41DF">
        <w:t xml:space="preserve"> Pacing Clin Electrophysiol, 1998. </w:t>
      </w:r>
      <w:r w:rsidR="003E41DF" w:rsidRPr="003E41DF">
        <w:rPr>
          <w:b/>
        </w:rPr>
        <w:t>21</w:t>
      </w:r>
      <w:r w:rsidR="003E41DF" w:rsidRPr="003E41DF">
        <w:t>(2): p. 430-7.</w:t>
      </w:r>
    </w:p>
    <w:p w14:paraId="312F22C8" w14:textId="77777777" w:rsidR="003E41DF" w:rsidRPr="003E41DF" w:rsidRDefault="003E41DF" w:rsidP="003E41DF">
      <w:pPr>
        <w:pStyle w:val="EndNoteBibliography"/>
        <w:spacing w:after="0"/>
        <w:ind w:left="720" w:hanging="720"/>
      </w:pPr>
      <w:r w:rsidRPr="003E41DF">
        <w:t>2.</w:t>
      </w:r>
      <w:r w:rsidRPr="003E41DF">
        <w:tab/>
        <w:t xml:space="preserve">Sucu, M., V. Davutoglu, and O. Ozer, </w:t>
      </w:r>
      <w:r w:rsidRPr="003E41DF">
        <w:rPr>
          <w:i/>
        </w:rPr>
        <w:t>Electrical cardioversion.</w:t>
      </w:r>
      <w:r w:rsidRPr="003E41DF">
        <w:t xml:space="preserve"> Ann Saudi Med, 2009. </w:t>
      </w:r>
      <w:r w:rsidRPr="003E41DF">
        <w:rPr>
          <w:b/>
        </w:rPr>
        <w:t>29</w:t>
      </w:r>
      <w:r w:rsidRPr="003E41DF">
        <w:t>(3): p. 201-6.</w:t>
      </w:r>
    </w:p>
    <w:p w14:paraId="341C1254" w14:textId="77777777" w:rsidR="003E41DF" w:rsidRPr="003E41DF" w:rsidRDefault="003E41DF" w:rsidP="003E41DF">
      <w:pPr>
        <w:pStyle w:val="EndNoteBibliography"/>
        <w:spacing w:after="0"/>
        <w:ind w:left="720" w:hanging="720"/>
      </w:pPr>
      <w:r w:rsidRPr="003E41DF">
        <w:t>3.</w:t>
      </w:r>
      <w:r w:rsidRPr="003E41DF">
        <w:tab/>
        <w:t xml:space="preserve">Steinberg, B.A., et al., </w:t>
      </w:r>
      <w:r w:rsidRPr="003E41DF">
        <w:rPr>
          <w:i/>
        </w:rPr>
        <w:t>Outcomes after nonemergent electrical cardioversion for atrial arrhythmias.</w:t>
      </w:r>
      <w:r w:rsidRPr="003E41DF">
        <w:t xml:space="preserve"> Am J Cardiol, 2015. </w:t>
      </w:r>
      <w:r w:rsidRPr="003E41DF">
        <w:rPr>
          <w:b/>
        </w:rPr>
        <w:t>115</w:t>
      </w:r>
      <w:r w:rsidRPr="003E41DF">
        <w:t>(10): p. 1407-14.</w:t>
      </w:r>
    </w:p>
    <w:p w14:paraId="4B7D2488" w14:textId="77777777" w:rsidR="003E41DF" w:rsidRPr="003E41DF" w:rsidRDefault="003E41DF" w:rsidP="003E41DF">
      <w:pPr>
        <w:pStyle w:val="EndNoteBibliography"/>
        <w:spacing w:after="0"/>
        <w:ind w:left="720" w:hanging="720"/>
      </w:pPr>
      <w:r w:rsidRPr="003E41DF">
        <w:t>4.</w:t>
      </w:r>
      <w:r w:rsidRPr="003E41DF">
        <w:tab/>
        <w:t xml:space="preserve">Ebrahimi, R. and S.A. Rubin, </w:t>
      </w:r>
      <w:r w:rsidRPr="003E41DF">
        <w:rPr>
          <w:i/>
        </w:rPr>
        <w:t>Electrical cardioversion resulting in death from synchronization failure.</w:t>
      </w:r>
      <w:r w:rsidRPr="003E41DF">
        <w:t xml:space="preserve"> Am J Cardiol, 1994. </w:t>
      </w:r>
      <w:r w:rsidRPr="003E41DF">
        <w:rPr>
          <w:b/>
        </w:rPr>
        <w:t>74</w:t>
      </w:r>
      <w:r w:rsidRPr="003E41DF">
        <w:t>(1): p. 100-2.</w:t>
      </w:r>
    </w:p>
    <w:p w14:paraId="45109D44" w14:textId="77777777" w:rsidR="003E41DF" w:rsidRPr="003E41DF" w:rsidRDefault="003E41DF" w:rsidP="003E41DF">
      <w:pPr>
        <w:pStyle w:val="EndNoteBibliography"/>
        <w:spacing w:after="0"/>
        <w:ind w:left="720" w:hanging="720"/>
      </w:pPr>
      <w:r w:rsidRPr="003E41DF">
        <w:t>5.</w:t>
      </w:r>
      <w:r w:rsidRPr="003E41DF">
        <w:tab/>
        <w:t xml:space="preserve">Gallagher, M.M., et al., </w:t>
      </w:r>
      <w:r w:rsidRPr="003E41DF">
        <w:rPr>
          <w:i/>
        </w:rPr>
        <w:t>Arrhythmic complications of electrical cardioversion: relationship to shock energy.</w:t>
      </w:r>
      <w:r w:rsidRPr="003E41DF">
        <w:t xml:space="preserve"> Int J Cardiol, 2008. </w:t>
      </w:r>
      <w:r w:rsidRPr="003E41DF">
        <w:rPr>
          <w:b/>
        </w:rPr>
        <w:t>123</w:t>
      </w:r>
      <w:r w:rsidRPr="003E41DF">
        <w:t>(3): p. 307-12.</w:t>
      </w:r>
    </w:p>
    <w:p w14:paraId="7C1C2DC1" w14:textId="77777777" w:rsidR="003E41DF" w:rsidRPr="003E41DF" w:rsidRDefault="003E41DF" w:rsidP="003E41DF">
      <w:pPr>
        <w:pStyle w:val="EndNoteBibliography"/>
        <w:spacing w:after="0"/>
        <w:ind w:left="720" w:hanging="720"/>
      </w:pPr>
      <w:r w:rsidRPr="003E41DF">
        <w:t>6.</w:t>
      </w:r>
      <w:r w:rsidRPr="003E41DF">
        <w:tab/>
        <w:t xml:space="preserve">Cavusoglu, Y., et al., </w:t>
      </w:r>
      <w:r w:rsidRPr="003E41DF">
        <w:rPr>
          <w:i/>
        </w:rPr>
        <w:t>Reversible myoglobinuric renal failure following rhabdomyolysis as a rare complication of cardioversion.</w:t>
      </w:r>
      <w:r w:rsidRPr="003E41DF">
        <w:t xml:space="preserve"> Pacing Clin Electrophysiol, 2003. </w:t>
      </w:r>
      <w:r w:rsidRPr="003E41DF">
        <w:rPr>
          <w:b/>
        </w:rPr>
        <w:t>26</w:t>
      </w:r>
      <w:r w:rsidRPr="003E41DF">
        <w:t>(2 Pt 1): p. 645-6.</w:t>
      </w:r>
    </w:p>
    <w:p w14:paraId="759E0F0F" w14:textId="77777777" w:rsidR="003E41DF" w:rsidRPr="003E41DF" w:rsidRDefault="003E41DF" w:rsidP="003E41DF">
      <w:pPr>
        <w:pStyle w:val="EndNoteBibliography"/>
        <w:spacing w:after="0"/>
        <w:ind w:left="720" w:hanging="720"/>
      </w:pPr>
      <w:r w:rsidRPr="003E41DF">
        <w:t>7.</w:t>
      </w:r>
      <w:r w:rsidRPr="003E41DF">
        <w:tab/>
        <w:t xml:space="preserve">Chen, J.B., H.H. Pan, and D.F. Hwang, </w:t>
      </w:r>
      <w:r w:rsidRPr="003E41DF">
        <w:rPr>
          <w:i/>
        </w:rPr>
        <w:t>Myoglobinuric acute renal failure following cardioversion in a boxfish poisoning patient.</w:t>
      </w:r>
      <w:r w:rsidRPr="003E41DF">
        <w:t xml:space="preserve"> Nephrol Dial Transplant, 2001. </w:t>
      </w:r>
      <w:r w:rsidRPr="003E41DF">
        <w:rPr>
          <w:b/>
        </w:rPr>
        <w:t>16</w:t>
      </w:r>
      <w:r w:rsidRPr="003E41DF">
        <w:t>(8): p. 1700-1.</w:t>
      </w:r>
    </w:p>
    <w:p w14:paraId="63B52B6D" w14:textId="77777777" w:rsidR="003E41DF" w:rsidRPr="003E41DF" w:rsidRDefault="003E41DF" w:rsidP="003E41DF">
      <w:pPr>
        <w:pStyle w:val="EndNoteBibliography"/>
        <w:spacing w:after="0"/>
        <w:ind w:left="720" w:hanging="720"/>
      </w:pPr>
      <w:r w:rsidRPr="003E41DF">
        <w:t>8.</w:t>
      </w:r>
      <w:r w:rsidRPr="003E41DF">
        <w:tab/>
        <w:t xml:space="preserve">Minor, R.L., Jr., P.K. Chandran, and C.L. Williams, </w:t>
      </w:r>
      <w:r w:rsidRPr="003E41DF">
        <w:rPr>
          <w:i/>
        </w:rPr>
        <w:t>Rhabdomyolysis and myoglobinuric renal failure following cardioversion and CPR for acute MI.</w:t>
      </w:r>
      <w:r w:rsidRPr="003E41DF">
        <w:t xml:space="preserve"> Chest, 1990. </w:t>
      </w:r>
      <w:r w:rsidRPr="003E41DF">
        <w:rPr>
          <w:b/>
        </w:rPr>
        <w:t>97</w:t>
      </w:r>
      <w:r w:rsidRPr="003E41DF">
        <w:t>(2): p. 485-6.</w:t>
      </w:r>
    </w:p>
    <w:p w14:paraId="68BAEFD7" w14:textId="77777777" w:rsidR="003E41DF" w:rsidRPr="003E41DF" w:rsidRDefault="003E41DF" w:rsidP="003E41DF">
      <w:pPr>
        <w:pStyle w:val="EndNoteBibliography"/>
        <w:spacing w:after="0"/>
        <w:ind w:left="720" w:hanging="720"/>
      </w:pPr>
      <w:r w:rsidRPr="003E41DF">
        <w:t>9.</w:t>
      </w:r>
      <w:r w:rsidRPr="003E41DF">
        <w:tab/>
        <w:t xml:space="preserve">Hellman, Y., et al., </w:t>
      </w:r>
      <w:r w:rsidRPr="003E41DF">
        <w:rPr>
          <w:i/>
        </w:rPr>
        <w:t>The incidence and prognosis of renal dysfunction following cardioversion of atrial fibrillation.</w:t>
      </w:r>
      <w:r w:rsidRPr="003E41DF">
        <w:t xml:space="preserve"> Cardiology, 2013. </w:t>
      </w:r>
      <w:r w:rsidRPr="003E41DF">
        <w:rPr>
          <w:b/>
        </w:rPr>
        <w:t>124</w:t>
      </w:r>
      <w:r w:rsidRPr="003E41DF">
        <w:t>(3): p. 184-9.</w:t>
      </w:r>
    </w:p>
    <w:p w14:paraId="560E459C" w14:textId="77777777" w:rsidR="003E41DF" w:rsidRPr="003E41DF" w:rsidRDefault="003E41DF" w:rsidP="003E41DF">
      <w:pPr>
        <w:pStyle w:val="EndNoteBibliography"/>
        <w:spacing w:after="0"/>
        <w:ind w:left="720" w:hanging="720"/>
      </w:pPr>
      <w:r w:rsidRPr="003E41DF">
        <w:t>10.</w:t>
      </w:r>
      <w:r w:rsidRPr="003E41DF">
        <w:tab/>
        <w:t xml:space="preserve">Preibisz, J.J., </w:t>
      </w:r>
      <w:r w:rsidRPr="003E41DF">
        <w:rPr>
          <w:i/>
        </w:rPr>
        <w:t>Risk of kidney injury following cardioversion for atrial fibrillation.</w:t>
      </w:r>
      <w:r w:rsidRPr="003E41DF">
        <w:t xml:space="preserve"> Cardiology, 2013. </w:t>
      </w:r>
      <w:r w:rsidRPr="003E41DF">
        <w:rPr>
          <w:b/>
        </w:rPr>
        <w:t>124</w:t>
      </w:r>
      <w:r w:rsidRPr="003E41DF">
        <w:t>(4): p. 222-3.</w:t>
      </w:r>
    </w:p>
    <w:p w14:paraId="6D6F605C" w14:textId="77777777" w:rsidR="003E41DF" w:rsidRPr="003E41DF" w:rsidRDefault="003E41DF" w:rsidP="003E41DF">
      <w:pPr>
        <w:pStyle w:val="EndNoteBibliography"/>
        <w:spacing w:after="0"/>
        <w:ind w:left="720" w:hanging="720"/>
      </w:pPr>
      <w:r w:rsidRPr="003E41DF">
        <w:t>11.</w:t>
      </w:r>
      <w:r w:rsidRPr="003E41DF">
        <w:tab/>
        <w:t xml:space="preserve">Schmidt, M., et al., </w:t>
      </w:r>
      <w:r w:rsidRPr="003E41DF">
        <w:rPr>
          <w:i/>
        </w:rPr>
        <w:t>Renal dysfunction and atrial fibrillation recurrence following cardioversion.</w:t>
      </w:r>
      <w:r w:rsidRPr="003E41DF">
        <w:t xml:space="preserve"> J Cardiovasc Electrophysiol, 2011. </w:t>
      </w:r>
      <w:r w:rsidRPr="003E41DF">
        <w:rPr>
          <w:b/>
        </w:rPr>
        <w:t>22</w:t>
      </w:r>
      <w:r w:rsidRPr="003E41DF">
        <w:t>(10): p. 1092-8.</w:t>
      </w:r>
    </w:p>
    <w:p w14:paraId="30311D1A" w14:textId="77777777" w:rsidR="003E41DF" w:rsidRPr="003E41DF" w:rsidRDefault="003E41DF" w:rsidP="003E41DF">
      <w:pPr>
        <w:pStyle w:val="EndNoteBibliography"/>
        <w:spacing w:after="0"/>
        <w:ind w:left="720" w:hanging="720"/>
      </w:pPr>
      <w:r w:rsidRPr="003E41DF">
        <w:t>12.</w:t>
      </w:r>
      <w:r w:rsidRPr="003E41DF">
        <w:tab/>
        <w:t xml:space="preserve">Gowda, R.M., et al., </w:t>
      </w:r>
      <w:r w:rsidRPr="003E41DF">
        <w:rPr>
          <w:i/>
        </w:rPr>
        <w:t>Acute pulmonary edema after cardioversion of cardiac arrhythmias.</w:t>
      </w:r>
      <w:r w:rsidRPr="003E41DF">
        <w:t xml:space="preserve"> Int J Cardiol, 2003. </w:t>
      </w:r>
      <w:r w:rsidRPr="003E41DF">
        <w:rPr>
          <w:b/>
        </w:rPr>
        <w:t>92</w:t>
      </w:r>
      <w:r w:rsidRPr="003E41DF">
        <w:t>(2-3): p. 271-4.</w:t>
      </w:r>
    </w:p>
    <w:p w14:paraId="0F5AC255" w14:textId="77777777" w:rsidR="003E41DF" w:rsidRPr="003E41DF" w:rsidRDefault="003E41DF" w:rsidP="003E41DF">
      <w:pPr>
        <w:pStyle w:val="EndNoteBibliography"/>
        <w:spacing w:after="0"/>
        <w:ind w:left="720" w:hanging="720"/>
      </w:pPr>
      <w:r w:rsidRPr="003E41DF">
        <w:t>13.</w:t>
      </w:r>
      <w:r w:rsidRPr="003E41DF">
        <w:tab/>
        <w:t xml:space="preserve">Gowda, R.M., et al., </w:t>
      </w:r>
      <w:r w:rsidRPr="003E41DF">
        <w:rPr>
          <w:i/>
        </w:rPr>
        <w:t>Acute pulmonary edema after successful electrical cardioversion of atrial fibrillation.</w:t>
      </w:r>
      <w:r w:rsidRPr="003E41DF">
        <w:t xml:space="preserve"> Am J Ther, 2003. </w:t>
      </w:r>
      <w:r w:rsidRPr="003E41DF">
        <w:rPr>
          <w:b/>
        </w:rPr>
        <w:t>10</w:t>
      </w:r>
      <w:r w:rsidRPr="003E41DF">
        <w:t>(1): p. 73-4.</w:t>
      </w:r>
    </w:p>
    <w:p w14:paraId="08D326F5" w14:textId="77777777" w:rsidR="003E41DF" w:rsidRPr="003E41DF" w:rsidRDefault="003E41DF" w:rsidP="003E41DF">
      <w:pPr>
        <w:pStyle w:val="EndNoteBibliography"/>
        <w:spacing w:after="0"/>
        <w:ind w:left="720" w:hanging="720"/>
      </w:pPr>
      <w:r w:rsidRPr="003E41DF">
        <w:t>14.</w:t>
      </w:r>
      <w:r w:rsidRPr="003E41DF">
        <w:tab/>
        <w:t xml:space="preserve">Kobayashi, N., et al., </w:t>
      </w:r>
      <w:r w:rsidRPr="003E41DF">
        <w:rPr>
          <w:i/>
        </w:rPr>
        <w:t>Pulmonary edema after cardioversion for paroxysmal atrial flutter: left ventricular diastolic dysfunction induced by direct current shock.</w:t>
      </w:r>
      <w:r w:rsidRPr="003E41DF">
        <w:t xml:space="preserve"> Jpn Circ J, 2000. </w:t>
      </w:r>
      <w:r w:rsidRPr="003E41DF">
        <w:rPr>
          <w:b/>
        </w:rPr>
        <w:t>64</w:t>
      </w:r>
      <w:r w:rsidRPr="003E41DF">
        <w:t>(1): p. 76-9.</w:t>
      </w:r>
    </w:p>
    <w:p w14:paraId="1F51E303" w14:textId="77777777" w:rsidR="003E41DF" w:rsidRPr="003E41DF" w:rsidRDefault="003E41DF" w:rsidP="003E41DF">
      <w:pPr>
        <w:pStyle w:val="EndNoteBibliography"/>
        <w:spacing w:after="0"/>
        <w:ind w:left="720" w:hanging="720"/>
      </w:pPr>
      <w:r w:rsidRPr="003E41DF">
        <w:t>15.</w:t>
      </w:r>
      <w:r w:rsidRPr="003E41DF">
        <w:tab/>
        <w:t xml:space="preserve">Cassin, M., et al., </w:t>
      </w:r>
      <w:r w:rsidRPr="003E41DF">
        <w:rPr>
          <w:i/>
        </w:rPr>
        <w:t>[ST segment elevation after elective electric cardioversion].</w:t>
      </w:r>
      <w:r w:rsidRPr="003E41DF">
        <w:t xml:space="preserve"> Minerva Cardioangiol, 1989. </w:t>
      </w:r>
      <w:r w:rsidRPr="003E41DF">
        <w:rPr>
          <w:b/>
        </w:rPr>
        <w:t>37</w:t>
      </w:r>
      <w:r w:rsidRPr="003E41DF">
        <w:t>(10): p. 451-6.</w:t>
      </w:r>
    </w:p>
    <w:p w14:paraId="4C164DD9" w14:textId="77777777" w:rsidR="003E41DF" w:rsidRPr="003E41DF" w:rsidRDefault="003E41DF" w:rsidP="003E41DF">
      <w:pPr>
        <w:pStyle w:val="EndNoteBibliography"/>
        <w:spacing w:after="0"/>
        <w:ind w:left="720" w:hanging="720"/>
      </w:pPr>
      <w:r w:rsidRPr="003E41DF">
        <w:t>16.</w:t>
      </w:r>
      <w:r w:rsidRPr="003E41DF">
        <w:tab/>
        <w:t xml:space="preserve">Chun, P.K., J.E. Davia, and D.J. Donohue, </w:t>
      </w:r>
      <w:r w:rsidRPr="003E41DF">
        <w:rPr>
          <w:i/>
        </w:rPr>
        <w:t>ST-segment elevation with elective DC cardioversion.</w:t>
      </w:r>
      <w:r w:rsidRPr="003E41DF">
        <w:t xml:space="preserve"> Circulation, 1981. </w:t>
      </w:r>
      <w:r w:rsidRPr="003E41DF">
        <w:rPr>
          <w:b/>
        </w:rPr>
        <w:t>63</w:t>
      </w:r>
      <w:r w:rsidRPr="003E41DF">
        <w:t>(1): p. 220-4.</w:t>
      </w:r>
    </w:p>
    <w:p w14:paraId="1F29147B" w14:textId="77777777" w:rsidR="003E41DF" w:rsidRPr="003E41DF" w:rsidRDefault="003E41DF" w:rsidP="003E41DF">
      <w:pPr>
        <w:pStyle w:val="EndNoteBibliography"/>
        <w:spacing w:after="0"/>
        <w:ind w:left="720" w:hanging="720"/>
      </w:pPr>
      <w:r w:rsidRPr="003E41DF">
        <w:t>17.</w:t>
      </w:r>
      <w:r w:rsidRPr="003E41DF">
        <w:tab/>
        <w:t xml:space="preserve">Ehsani, A., G.A. Ewy, and B.E. Sobel, </w:t>
      </w:r>
      <w:r w:rsidRPr="003E41DF">
        <w:rPr>
          <w:i/>
        </w:rPr>
        <w:t>Effects of electrical countershock on serum creatine phosphokinase (CPK) isoenzyme activity.</w:t>
      </w:r>
      <w:r w:rsidRPr="003E41DF">
        <w:t xml:space="preserve"> Am J Cardiol, 1976. </w:t>
      </w:r>
      <w:r w:rsidRPr="003E41DF">
        <w:rPr>
          <w:b/>
        </w:rPr>
        <w:t>37</w:t>
      </w:r>
      <w:r w:rsidRPr="003E41DF">
        <w:t>(1): p. 12-8.</w:t>
      </w:r>
    </w:p>
    <w:p w14:paraId="590006D7" w14:textId="77777777" w:rsidR="003E41DF" w:rsidRPr="003E41DF" w:rsidRDefault="003E41DF" w:rsidP="003E41DF">
      <w:pPr>
        <w:pStyle w:val="EndNoteBibliography"/>
        <w:spacing w:after="0"/>
        <w:ind w:left="720" w:hanging="720"/>
      </w:pPr>
      <w:r w:rsidRPr="003E41DF">
        <w:t>18.</w:t>
      </w:r>
      <w:r w:rsidRPr="003E41DF">
        <w:tab/>
        <w:t xml:space="preserve">Eysmann, S.B., et al., </w:t>
      </w:r>
      <w:r w:rsidRPr="003E41DF">
        <w:rPr>
          <w:i/>
        </w:rPr>
        <w:t>Electrocardiographic changes after cardioversion of ventricular arrhythmias.</w:t>
      </w:r>
      <w:r w:rsidRPr="003E41DF">
        <w:t xml:space="preserve"> Circulation, 1986. </w:t>
      </w:r>
      <w:r w:rsidRPr="003E41DF">
        <w:rPr>
          <w:b/>
        </w:rPr>
        <w:t>73</w:t>
      </w:r>
      <w:r w:rsidRPr="003E41DF">
        <w:t>(1): p. 73-81.</w:t>
      </w:r>
    </w:p>
    <w:p w14:paraId="0B46B00E" w14:textId="77777777" w:rsidR="003E41DF" w:rsidRPr="003E41DF" w:rsidRDefault="003E41DF" w:rsidP="003E41DF">
      <w:pPr>
        <w:pStyle w:val="EndNoteBibliography"/>
        <w:spacing w:after="0"/>
        <w:ind w:left="720" w:hanging="720"/>
      </w:pPr>
      <w:r w:rsidRPr="003E41DF">
        <w:t>19.</w:t>
      </w:r>
      <w:r w:rsidRPr="003E41DF">
        <w:tab/>
        <w:t xml:space="preserve">Santos, E.S., et al., </w:t>
      </w:r>
      <w:r w:rsidRPr="003E41DF">
        <w:rPr>
          <w:i/>
        </w:rPr>
        <w:t>[Electrical cardioversion and myocardial injury: evaluation by new cardiac injury markers].</w:t>
      </w:r>
      <w:r w:rsidRPr="003E41DF">
        <w:t xml:space="preserve"> Arq Bras Cardiol, 2006. </w:t>
      </w:r>
      <w:r w:rsidRPr="003E41DF">
        <w:rPr>
          <w:b/>
        </w:rPr>
        <w:t>86</w:t>
      </w:r>
      <w:r w:rsidRPr="003E41DF">
        <w:t>(3): p. 191-7.</w:t>
      </w:r>
    </w:p>
    <w:p w14:paraId="0C7D67A0" w14:textId="77777777" w:rsidR="003E41DF" w:rsidRPr="003E41DF" w:rsidRDefault="003E41DF" w:rsidP="003E41DF">
      <w:pPr>
        <w:pStyle w:val="EndNoteBibliography"/>
        <w:spacing w:after="0"/>
        <w:ind w:left="720" w:hanging="720"/>
      </w:pPr>
      <w:r w:rsidRPr="003E41DF">
        <w:t>20.</w:t>
      </w:r>
      <w:r w:rsidRPr="003E41DF">
        <w:tab/>
        <w:t xml:space="preserve">Stabilini, R., et al., </w:t>
      </w:r>
      <w:r w:rsidRPr="003E41DF">
        <w:rPr>
          <w:i/>
        </w:rPr>
        <w:t>Serum myoglobin, total CK and MB CK isoenzyme after D.C. cardioversion and during the early phase of acute myocardial infarction.</w:t>
      </w:r>
      <w:r w:rsidRPr="003E41DF">
        <w:t xml:space="preserve"> Acta Cardiol, 1980. </w:t>
      </w:r>
      <w:r w:rsidRPr="003E41DF">
        <w:rPr>
          <w:b/>
        </w:rPr>
        <w:t>35</w:t>
      </w:r>
      <w:r w:rsidRPr="003E41DF">
        <w:t>(5): p. 373-80.</w:t>
      </w:r>
    </w:p>
    <w:p w14:paraId="14911913" w14:textId="77777777" w:rsidR="003E41DF" w:rsidRPr="003E41DF" w:rsidRDefault="003E41DF" w:rsidP="003E41DF">
      <w:pPr>
        <w:pStyle w:val="EndNoteBibliography"/>
        <w:spacing w:after="0"/>
        <w:ind w:left="720" w:hanging="720"/>
      </w:pPr>
      <w:r w:rsidRPr="003E41DF">
        <w:t>21.</w:t>
      </w:r>
      <w:r w:rsidRPr="003E41DF">
        <w:tab/>
        <w:t xml:space="preserve">Venkataraman, P., et al., </w:t>
      </w:r>
      <w:r w:rsidRPr="003E41DF">
        <w:rPr>
          <w:i/>
        </w:rPr>
        <w:t>A Case Report of Severe Myocardial Stunning and Death Following Electro-Cardioversion (ECV) for Atrial Flutter.</w:t>
      </w:r>
      <w:r w:rsidRPr="003E41DF">
        <w:t xml:space="preserve"> Heart, Lung and Circulation, 2016. </w:t>
      </w:r>
      <w:r w:rsidRPr="003E41DF">
        <w:rPr>
          <w:b/>
        </w:rPr>
        <w:t>25</w:t>
      </w:r>
      <w:r w:rsidRPr="003E41DF">
        <w:t>(Supplement 2): p. S135-136.</w:t>
      </w:r>
    </w:p>
    <w:p w14:paraId="2EADCC96" w14:textId="77777777" w:rsidR="003E41DF" w:rsidRPr="003E41DF" w:rsidRDefault="003E41DF" w:rsidP="003E41DF">
      <w:pPr>
        <w:pStyle w:val="EndNoteBibliography"/>
        <w:spacing w:after="0"/>
        <w:ind w:left="720" w:hanging="720"/>
      </w:pPr>
      <w:r w:rsidRPr="003E41DF">
        <w:t>22.</w:t>
      </w:r>
      <w:r w:rsidRPr="003E41DF">
        <w:tab/>
        <w:t xml:space="preserve">Wilson, C.M., et al., </w:t>
      </w:r>
      <w:r w:rsidRPr="003E41DF">
        <w:rPr>
          <w:i/>
        </w:rPr>
        <w:t>Cardiac injury with damped sine and trapezoidal defibrillator waveforms.</w:t>
      </w:r>
      <w:r w:rsidRPr="003E41DF">
        <w:t xml:space="preserve"> Eur Heart J, 1989. </w:t>
      </w:r>
      <w:r w:rsidRPr="003E41DF">
        <w:rPr>
          <w:b/>
        </w:rPr>
        <w:t>10</w:t>
      </w:r>
      <w:r w:rsidRPr="003E41DF">
        <w:t>(7): p. 628-36.</w:t>
      </w:r>
    </w:p>
    <w:p w14:paraId="114AEA82" w14:textId="77777777" w:rsidR="003E41DF" w:rsidRPr="003E41DF" w:rsidRDefault="003E41DF" w:rsidP="003E41DF">
      <w:pPr>
        <w:pStyle w:val="EndNoteBibliography"/>
        <w:spacing w:after="0"/>
        <w:ind w:left="720" w:hanging="720"/>
      </w:pPr>
      <w:r w:rsidRPr="003E41DF">
        <w:lastRenderedPageBreak/>
        <w:t>23.</w:t>
      </w:r>
      <w:r w:rsidRPr="003E41DF">
        <w:tab/>
        <w:t xml:space="preserve">Alberini, J.L., et al., </w:t>
      </w:r>
      <w:r w:rsidRPr="003E41DF">
        <w:rPr>
          <w:i/>
        </w:rPr>
        <w:t>False-positive antimyosin imaging caused by cardioversion-induced skeletal muscle uptake.</w:t>
      </w:r>
      <w:r w:rsidRPr="003E41DF">
        <w:t xml:space="preserve"> Clin Nucl Med, 1999. </w:t>
      </w:r>
      <w:r w:rsidRPr="003E41DF">
        <w:rPr>
          <w:b/>
        </w:rPr>
        <w:t>24</w:t>
      </w:r>
      <w:r w:rsidRPr="003E41DF">
        <w:t>(7): p. 519-20.</w:t>
      </w:r>
    </w:p>
    <w:p w14:paraId="5EE4A29A" w14:textId="77777777" w:rsidR="003E41DF" w:rsidRPr="003E41DF" w:rsidRDefault="003E41DF" w:rsidP="003E41DF">
      <w:pPr>
        <w:pStyle w:val="EndNoteBibliography"/>
        <w:spacing w:after="0"/>
        <w:ind w:left="720" w:hanging="720"/>
      </w:pPr>
      <w:r w:rsidRPr="003E41DF">
        <w:t>24.</w:t>
      </w:r>
      <w:r w:rsidRPr="003E41DF">
        <w:tab/>
        <w:t xml:space="preserve">Grubb, N.R., et al., </w:t>
      </w:r>
      <w:r w:rsidRPr="003E41DF">
        <w:rPr>
          <w:i/>
        </w:rPr>
        <w:t>Effect of DC shock on serum levels of total creatine kinase, MB-creatine kinase mass and troponin T.</w:t>
      </w:r>
      <w:r w:rsidRPr="003E41DF">
        <w:t xml:space="preserve"> Resuscitation, 1998. </w:t>
      </w:r>
      <w:r w:rsidRPr="003E41DF">
        <w:rPr>
          <w:b/>
        </w:rPr>
        <w:t>36</w:t>
      </w:r>
      <w:r w:rsidRPr="003E41DF">
        <w:t>(3): p. 193-9.</w:t>
      </w:r>
    </w:p>
    <w:p w14:paraId="7C4BC498" w14:textId="77777777" w:rsidR="003E41DF" w:rsidRPr="003E41DF" w:rsidRDefault="003E41DF" w:rsidP="003E41DF">
      <w:pPr>
        <w:pStyle w:val="EndNoteBibliography"/>
        <w:spacing w:after="0"/>
        <w:ind w:left="720" w:hanging="720"/>
      </w:pPr>
      <w:r w:rsidRPr="003E41DF">
        <w:t>25.</w:t>
      </w:r>
      <w:r w:rsidRPr="003E41DF">
        <w:tab/>
        <w:t xml:space="preserve">Guensch, D.P., et al., </w:t>
      </w:r>
      <w:r w:rsidRPr="003E41DF">
        <w:rPr>
          <w:i/>
        </w:rPr>
        <w:t>Evidence for Acute Myocardial and Skeletal Muscle Injury after Serial Transthoracic Shocks in Healthy Swine.</w:t>
      </w:r>
      <w:r w:rsidRPr="003E41DF">
        <w:t xml:space="preserve"> PLoS One, 2016. </w:t>
      </w:r>
      <w:r w:rsidRPr="003E41DF">
        <w:rPr>
          <w:b/>
        </w:rPr>
        <w:t>11</w:t>
      </w:r>
      <w:r w:rsidRPr="003E41DF">
        <w:t>(9): p. e0162245.</w:t>
      </w:r>
    </w:p>
    <w:p w14:paraId="17408BDD" w14:textId="77777777" w:rsidR="003E41DF" w:rsidRPr="003E41DF" w:rsidRDefault="003E41DF" w:rsidP="003E41DF">
      <w:pPr>
        <w:pStyle w:val="EndNoteBibliography"/>
        <w:spacing w:after="0"/>
        <w:ind w:left="720" w:hanging="720"/>
      </w:pPr>
      <w:r w:rsidRPr="003E41DF">
        <w:t>26.</w:t>
      </w:r>
      <w:r w:rsidRPr="003E41DF">
        <w:tab/>
        <w:t xml:space="preserve">Jakobsson, J., I. Odmansson, and R. Nordlander, </w:t>
      </w:r>
      <w:r w:rsidRPr="003E41DF">
        <w:rPr>
          <w:i/>
        </w:rPr>
        <w:t>Enzyme release after elective cardioversion.</w:t>
      </w:r>
      <w:r w:rsidRPr="003E41DF">
        <w:t xml:space="preserve"> Eur Heart J, 1990. </w:t>
      </w:r>
      <w:r w:rsidRPr="003E41DF">
        <w:rPr>
          <w:b/>
        </w:rPr>
        <w:t>11</w:t>
      </w:r>
      <w:r w:rsidRPr="003E41DF">
        <w:t>(8): p. 749-52.</w:t>
      </w:r>
    </w:p>
    <w:p w14:paraId="479CBBB0" w14:textId="77777777" w:rsidR="003E41DF" w:rsidRPr="003E41DF" w:rsidRDefault="003E41DF" w:rsidP="003E41DF">
      <w:pPr>
        <w:pStyle w:val="EndNoteBibliography"/>
        <w:spacing w:after="0"/>
        <w:ind w:left="720" w:hanging="720"/>
      </w:pPr>
      <w:r w:rsidRPr="003E41DF">
        <w:t>27.</w:t>
      </w:r>
      <w:r w:rsidRPr="003E41DF">
        <w:tab/>
        <w:t xml:space="preserve">Skulec, R., et al., </w:t>
      </w:r>
      <w:r w:rsidRPr="003E41DF">
        <w:rPr>
          <w:i/>
        </w:rPr>
        <w:t>Serum cardiac markers response to biphasic and monophasic electrical cardioversion for supraventricular tachyarrhythmia--a randomised study.</w:t>
      </w:r>
      <w:r w:rsidRPr="003E41DF">
        <w:t xml:space="preserve"> Resuscitation, 2006. </w:t>
      </w:r>
      <w:r w:rsidRPr="003E41DF">
        <w:rPr>
          <w:b/>
        </w:rPr>
        <w:t>70</w:t>
      </w:r>
      <w:r w:rsidRPr="003E41DF">
        <w:t>(3): p. 423-31.</w:t>
      </w:r>
    </w:p>
    <w:p w14:paraId="3E1861D2" w14:textId="77777777" w:rsidR="003E41DF" w:rsidRPr="003E41DF" w:rsidRDefault="003E41DF" w:rsidP="003E41DF">
      <w:pPr>
        <w:pStyle w:val="EndNoteBibliography"/>
        <w:spacing w:after="0"/>
        <w:ind w:left="720" w:hanging="720"/>
      </w:pPr>
      <w:r w:rsidRPr="003E41DF">
        <w:t>28.</w:t>
      </w:r>
      <w:r w:rsidRPr="003E41DF">
        <w:tab/>
        <w:t xml:space="preserve">Smith, G.T., et al., </w:t>
      </w:r>
      <w:r w:rsidRPr="003E41DF">
        <w:rPr>
          <w:i/>
        </w:rPr>
        <w:t>Pathological Changes in Skin and Skeletal Muscle Following Alternating Current and Capacitor Discharge.</w:t>
      </w:r>
      <w:r w:rsidRPr="003E41DF">
        <w:t xml:space="preserve"> Am J Pathol, 1965. </w:t>
      </w:r>
      <w:r w:rsidRPr="003E41DF">
        <w:rPr>
          <w:b/>
        </w:rPr>
        <w:t>47</w:t>
      </w:r>
      <w:r w:rsidRPr="003E41DF">
        <w:t>: p. 1-17.</w:t>
      </w:r>
    </w:p>
    <w:p w14:paraId="77387CCD" w14:textId="77777777" w:rsidR="003E41DF" w:rsidRPr="003E41DF" w:rsidRDefault="003E41DF" w:rsidP="003E41DF">
      <w:pPr>
        <w:pStyle w:val="EndNoteBibliography"/>
        <w:spacing w:after="0"/>
        <w:ind w:left="720" w:hanging="720"/>
      </w:pPr>
      <w:r w:rsidRPr="003E41DF">
        <w:t>29.</w:t>
      </w:r>
      <w:r w:rsidRPr="003E41DF">
        <w:tab/>
      </w:r>
      <w:r w:rsidRPr="003E41DF">
        <w:rPr>
          <w:i/>
        </w:rPr>
        <w:t>Minimizing the risk of skin burns when using disposable defibrillation/pacing electrodes.</w:t>
      </w:r>
      <w:r w:rsidRPr="003E41DF">
        <w:t xml:space="preserve"> Health Devices, 1999. </w:t>
      </w:r>
      <w:r w:rsidRPr="003E41DF">
        <w:rPr>
          <w:b/>
        </w:rPr>
        <w:t>28</w:t>
      </w:r>
      <w:r w:rsidRPr="003E41DF">
        <w:t>(4): p. 169-71.</w:t>
      </w:r>
    </w:p>
    <w:p w14:paraId="46D9D9A7" w14:textId="77777777" w:rsidR="003E41DF" w:rsidRPr="003E41DF" w:rsidRDefault="003E41DF" w:rsidP="003E41DF">
      <w:pPr>
        <w:pStyle w:val="EndNoteBibliography"/>
        <w:spacing w:after="0"/>
        <w:ind w:left="720" w:hanging="720"/>
      </w:pPr>
      <w:r w:rsidRPr="003E41DF">
        <w:t>30.</w:t>
      </w:r>
      <w:r w:rsidRPr="003E41DF">
        <w:tab/>
        <w:t xml:space="preserve">Ambler, J.J., et al., </w:t>
      </w:r>
      <w:r w:rsidRPr="003E41DF">
        <w:rPr>
          <w:i/>
        </w:rPr>
        <w:t>The incidence and severity of cutaneous burns following external DC cardioversion.</w:t>
      </w:r>
      <w:r w:rsidRPr="003E41DF">
        <w:t xml:space="preserve"> Resuscitation, 2004. </w:t>
      </w:r>
      <w:r w:rsidRPr="003E41DF">
        <w:rPr>
          <w:b/>
        </w:rPr>
        <w:t>61</w:t>
      </w:r>
      <w:r w:rsidRPr="003E41DF">
        <w:t>(3): p. 281-8.</w:t>
      </w:r>
    </w:p>
    <w:p w14:paraId="5E5CB9B3" w14:textId="77777777" w:rsidR="003E41DF" w:rsidRPr="003E41DF" w:rsidRDefault="003E41DF" w:rsidP="003E41DF">
      <w:pPr>
        <w:pStyle w:val="EndNoteBibliography"/>
        <w:spacing w:after="0"/>
        <w:ind w:left="720" w:hanging="720"/>
      </w:pPr>
      <w:r w:rsidRPr="003E41DF">
        <w:t>31.</w:t>
      </w:r>
      <w:r w:rsidRPr="003E41DF">
        <w:tab/>
        <w:t xml:space="preserve">Danielsen, L., et al., </w:t>
      </w:r>
      <w:r w:rsidRPr="003E41DF">
        <w:rPr>
          <w:i/>
        </w:rPr>
        <w:t>Skin changes following defibrillation. The effect of high voltage direct current.</w:t>
      </w:r>
      <w:r w:rsidRPr="003E41DF">
        <w:t xml:space="preserve"> Forensic Sci Int, 2003. </w:t>
      </w:r>
      <w:r w:rsidRPr="003E41DF">
        <w:rPr>
          <w:b/>
        </w:rPr>
        <w:t>134</w:t>
      </w:r>
      <w:r w:rsidRPr="003E41DF">
        <w:t>(2-3): p. 134-41.</w:t>
      </w:r>
    </w:p>
    <w:p w14:paraId="284D47C2" w14:textId="77777777" w:rsidR="003E41DF" w:rsidRPr="003E41DF" w:rsidRDefault="003E41DF" w:rsidP="003E41DF">
      <w:pPr>
        <w:pStyle w:val="EndNoteBibliography"/>
        <w:spacing w:after="0"/>
        <w:ind w:left="720" w:hanging="720"/>
      </w:pPr>
      <w:r w:rsidRPr="003E41DF">
        <w:t>32.</w:t>
      </w:r>
      <w:r w:rsidRPr="003E41DF">
        <w:tab/>
        <w:t xml:space="preserve">Garcia, L.A., et al., </w:t>
      </w:r>
      <w:r w:rsidRPr="003E41DF">
        <w:rPr>
          <w:i/>
        </w:rPr>
        <w:t>High perimeter impedance defibrillation electrodes reduce skin burns in transthoracic cardioversion.</w:t>
      </w:r>
      <w:r w:rsidRPr="003E41DF">
        <w:t xml:space="preserve"> Am J Cardiol, 1998. </w:t>
      </w:r>
      <w:r w:rsidRPr="003E41DF">
        <w:rPr>
          <w:b/>
        </w:rPr>
        <w:t>82</w:t>
      </w:r>
      <w:r w:rsidRPr="003E41DF">
        <w:t>(9): p. 1125-7, A9.</w:t>
      </w:r>
    </w:p>
    <w:p w14:paraId="5A8251FB" w14:textId="77777777" w:rsidR="003E41DF" w:rsidRPr="003E41DF" w:rsidRDefault="003E41DF" w:rsidP="003E41DF">
      <w:pPr>
        <w:pStyle w:val="EndNoteBibliography"/>
        <w:spacing w:after="0"/>
        <w:ind w:left="720" w:hanging="720"/>
      </w:pPr>
      <w:r w:rsidRPr="003E41DF">
        <w:t>33.</w:t>
      </w:r>
      <w:r w:rsidRPr="003E41DF">
        <w:tab/>
        <w:t xml:space="preserve">McNaughton, G.W., J.P. Wyatt, and J.C. Byrne, </w:t>
      </w:r>
      <w:r w:rsidRPr="003E41DF">
        <w:rPr>
          <w:i/>
        </w:rPr>
        <w:t>Defibrillation--a burning issue in coronary care units!</w:t>
      </w:r>
      <w:r w:rsidRPr="003E41DF">
        <w:t xml:space="preserve"> Scott Med J, 1996. </w:t>
      </w:r>
      <w:r w:rsidRPr="003E41DF">
        <w:rPr>
          <w:b/>
        </w:rPr>
        <w:t>41</w:t>
      </w:r>
      <w:r w:rsidRPr="003E41DF">
        <w:t>(2): p. 47-8.</w:t>
      </w:r>
    </w:p>
    <w:p w14:paraId="7F552425" w14:textId="77777777" w:rsidR="003E41DF" w:rsidRPr="003E41DF" w:rsidRDefault="003E41DF" w:rsidP="003E41DF">
      <w:pPr>
        <w:pStyle w:val="EndNoteBibliography"/>
        <w:spacing w:after="0"/>
        <w:ind w:left="720" w:hanging="720"/>
      </w:pPr>
      <w:r w:rsidRPr="003E41DF">
        <w:t>34.</w:t>
      </w:r>
      <w:r w:rsidRPr="003E41DF">
        <w:tab/>
        <w:t xml:space="preserve">Meyer, P.F., et al., </w:t>
      </w:r>
      <w:r w:rsidRPr="003E41DF">
        <w:rPr>
          <w:i/>
        </w:rPr>
        <w:t>Impedance-gradient electrode reduces skin irritation induced by transthoracic defibrillation.</w:t>
      </w:r>
      <w:r w:rsidRPr="003E41DF">
        <w:t xml:space="preserve"> Med Biol Eng Comput, 2005. </w:t>
      </w:r>
      <w:r w:rsidRPr="003E41DF">
        <w:rPr>
          <w:b/>
        </w:rPr>
        <w:t>43</w:t>
      </w:r>
      <w:r w:rsidRPr="003E41DF">
        <w:t>(2): p. 225-9.</w:t>
      </w:r>
    </w:p>
    <w:p w14:paraId="0F443C34" w14:textId="77777777" w:rsidR="003E41DF" w:rsidRPr="003E41DF" w:rsidRDefault="003E41DF" w:rsidP="003E41DF">
      <w:pPr>
        <w:pStyle w:val="EndNoteBibliography"/>
        <w:spacing w:after="0"/>
        <w:ind w:left="720" w:hanging="720"/>
      </w:pPr>
      <w:r w:rsidRPr="003E41DF">
        <w:t>35.</w:t>
      </w:r>
      <w:r w:rsidRPr="003E41DF">
        <w:tab/>
        <w:t xml:space="preserve">Pagan-Carlo, L.A., M.S. Stone, and R.E. Kerber, </w:t>
      </w:r>
      <w:r w:rsidRPr="003E41DF">
        <w:rPr>
          <w:i/>
        </w:rPr>
        <w:t>Nature and determinants of skin "burns" after transthoracic cardioversion.</w:t>
      </w:r>
      <w:r w:rsidRPr="003E41DF">
        <w:t xml:space="preserve"> Am J Cardiol, 1997. </w:t>
      </w:r>
      <w:r w:rsidRPr="003E41DF">
        <w:rPr>
          <w:b/>
        </w:rPr>
        <w:t>79</w:t>
      </w:r>
      <w:r w:rsidRPr="003E41DF">
        <w:t>(5): p. 689-91.</w:t>
      </w:r>
    </w:p>
    <w:p w14:paraId="1C6D91D7" w14:textId="77777777" w:rsidR="003E41DF" w:rsidRPr="003E41DF" w:rsidRDefault="003E41DF" w:rsidP="003E41DF">
      <w:pPr>
        <w:pStyle w:val="EndNoteBibliography"/>
        <w:spacing w:after="0"/>
        <w:ind w:left="720" w:hanging="720"/>
      </w:pPr>
      <w:r w:rsidRPr="003E41DF">
        <w:t>36.</w:t>
      </w:r>
      <w:r w:rsidRPr="003E41DF">
        <w:tab/>
        <w:t xml:space="preserve">Reisin, L. and A.M. Baruchin, </w:t>
      </w:r>
      <w:r w:rsidRPr="003E41DF">
        <w:rPr>
          <w:i/>
        </w:rPr>
        <w:t>Iatrogenic defibrillator burns.</w:t>
      </w:r>
      <w:r w:rsidRPr="003E41DF">
        <w:t xml:space="preserve"> Burns, 1990. </w:t>
      </w:r>
      <w:r w:rsidRPr="003E41DF">
        <w:rPr>
          <w:b/>
        </w:rPr>
        <w:t>16</w:t>
      </w:r>
      <w:r w:rsidRPr="003E41DF">
        <w:t>(2): p. 128.</w:t>
      </w:r>
    </w:p>
    <w:p w14:paraId="0E24B2DE" w14:textId="77777777" w:rsidR="003E41DF" w:rsidRPr="003E41DF" w:rsidRDefault="003E41DF" w:rsidP="003E41DF">
      <w:pPr>
        <w:pStyle w:val="EndNoteBibliography"/>
        <w:spacing w:after="0"/>
        <w:ind w:left="720" w:hanging="720"/>
      </w:pPr>
      <w:r w:rsidRPr="003E41DF">
        <w:t>37.</w:t>
      </w:r>
      <w:r w:rsidRPr="003E41DF">
        <w:tab/>
        <w:t xml:space="preserve">Stoner, D.L., et al., </w:t>
      </w:r>
      <w:r w:rsidRPr="003E41DF">
        <w:rPr>
          <w:i/>
        </w:rPr>
        <w:t>Human skin burns induced by defibrillator default current.</w:t>
      </w:r>
      <w:r w:rsidRPr="003E41DF">
        <w:t xml:space="preserve"> J Thorac Cardiovasc Surg, 1976. </w:t>
      </w:r>
      <w:r w:rsidRPr="003E41DF">
        <w:rPr>
          <w:b/>
        </w:rPr>
        <w:t>72</w:t>
      </w:r>
      <w:r w:rsidRPr="003E41DF">
        <w:t>(1): p. 157-61.</w:t>
      </w:r>
    </w:p>
    <w:p w14:paraId="066C21DA" w14:textId="77777777" w:rsidR="003E41DF" w:rsidRPr="003E41DF" w:rsidRDefault="003E41DF" w:rsidP="003E41DF">
      <w:pPr>
        <w:pStyle w:val="EndNoteBibliography"/>
        <w:spacing w:after="0"/>
        <w:ind w:left="720" w:hanging="720"/>
      </w:pPr>
      <w:r w:rsidRPr="003E41DF">
        <w:t>38.</w:t>
      </w:r>
      <w:r w:rsidRPr="003E41DF">
        <w:tab/>
        <w:t xml:space="preserve">Yoo, J.H., T.J. White, and D.L. Stoner, </w:t>
      </w:r>
      <w:r w:rsidRPr="003E41DF">
        <w:rPr>
          <w:i/>
        </w:rPr>
        <w:t>Human skin burns induced by defibrillator default current: a mathematical simulation model.</w:t>
      </w:r>
      <w:r w:rsidRPr="003E41DF">
        <w:t xml:space="preserve"> Int J Biomed Comput, 1977. </w:t>
      </w:r>
      <w:r w:rsidRPr="003E41DF">
        <w:rPr>
          <w:b/>
        </w:rPr>
        <w:t>8</w:t>
      </w:r>
      <w:r w:rsidRPr="003E41DF">
        <w:t>(2): p. 109-30.</w:t>
      </w:r>
    </w:p>
    <w:p w14:paraId="2D66EF2D" w14:textId="77777777" w:rsidR="003E41DF" w:rsidRPr="003E41DF" w:rsidRDefault="003E41DF" w:rsidP="003E41DF">
      <w:pPr>
        <w:pStyle w:val="EndNoteBibliography"/>
        <w:spacing w:after="0"/>
        <w:ind w:left="720" w:hanging="720"/>
      </w:pPr>
      <w:r w:rsidRPr="003E41DF">
        <w:t>39.</w:t>
      </w:r>
      <w:r w:rsidRPr="003E41DF">
        <w:tab/>
        <w:t xml:space="preserve">Inverso, G., et al., </w:t>
      </w:r>
      <w:r w:rsidRPr="003E41DF">
        <w:rPr>
          <w:i/>
        </w:rPr>
        <w:t>Complications of Moderate Sedation Versus Deep Sedation/General Anesthesia for Adolescent Patients Undergoing Third Molar Extraction.</w:t>
      </w:r>
      <w:r w:rsidRPr="003E41DF">
        <w:t xml:space="preserve"> J Oral Maxillofac Surg, 2016. </w:t>
      </w:r>
      <w:r w:rsidRPr="003E41DF">
        <w:rPr>
          <w:b/>
        </w:rPr>
        <w:t>74</w:t>
      </w:r>
      <w:r w:rsidRPr="003E41DF">
        <w:t>(3): p. 474-9.</w:t>
      </w:r>
    </w:p>
    <w:p w14:paraId="4BFBE528" w14:textId="77777777" w:rsidR="003E41DF" w:rsidRPr="003E41DF" w:rsidRDefault="003E41DF" w:rsidP="003E41DF">
      <w:pPr>
        <w:pStyle w:val="EndNoteBibliography"/>
        <w:spacing w:after="0"/>
        <w:ind w:left="720" w:hanging="720"/>
      </w:pPr>
      <w:r w:rsidRPr="003E41DF">
        <w:t>40.</w:t>
      </w:r>
      <w:r w:rsidRPr="003E41DF">
        <w:tab/>
      </w:r>
      <w:r w:rsidRPr="003E41DF">
        <w:rPr>
          <w:i/>
        </w:rPr>
        <w:t>Death under sedation.</w:t>
      </w:r>
      <w:r w:rsidRPr="003E41DF">
        <w:t xml:space="preserve"> SAAD Dig, 1980. </w:t>
      </w:r>
      <w:r w:rsidRPr="003E41DF">
        <w:rPr>
          <w:b/>
        </w:rPr>
        <w:t>4</w:t>
      </w:r>
      <w:r w:rsidRPr="003E41DF">
        <w:t>(5): p. 110-2.</w:t>
      </w:r>
    </w:p>
    <w:p w14:paraId="491A23E3" w14:textId="77777777" w:rsidR="003E41DF" w:rsidRPr="003E41DF" w:rsidRDefault="003E41DF" w:rsidP="003E41DF">
      <w:pPr>
        <w:pStyle w:val="EndNoteBibliography"/>
        <w:spacing w:after="0"/>
        <w:ind w:left="720" w:hanging="720"/>
      </w:pPr>
      <w:r w:rsidRPr="003E41DF">
        <w:t>41.</w:t>
      </w:r>
      <w:r w:rsidRPr="003E41DF">
        <w:tab/>
        <w:t xml:space="preserve">Frieling, T., et al., </w:t>
      </w:r>
      <w:r w:rsidRPr="003E41DF">
        <w:rPr>
          <w:i/>
        </w:rPr>
        <w:t>Sedation-associated complications in endoscopy--prospective multicentre survey of 191142 patients.</w:t>
      </w:r>
      <w:r w:rsidRPr="003E41DF">
        <w:t xml:space="preserve"> Z Gastroenterol, 2013. </w:t>
      </w:r>
      <w:r w:rsidRPr="003E41DF">
        <w:rPr>
          <w:b/>
        </w:rPr>
        <w:t>51</w:t>
      </w:r>
      <w:r w:rsidRPr="003E41DF">
        <w:t>(6): p. 568-72.</w:t>
      </w:r>
    </w:p>
    <w:p w14:paraId="6F4EBA2E" w14:textId="77777777" w:rsidR="003E41DF" w:rsidRPr="003E41DF" w:rsidRDefault="003E41DF" w:rsidP="003E41DF">
      <w:pPr>
        <w:pStyle w:val="EndNoteBibliography"/>
        <w:spacing w:after="0"/>
        <w:ind w:left="720" w:hanging="720"/>
      </w:pPr>
      <w:r w:rsidRPr="003E41DF">
        <w:t>42.</w:t>
      </w:r>
      <w:r w:rsidRPr="003E41DF">
        <w:tab/>
        <w:t xml:space="preserve">Haga, T., et al., </w:t>
      </w:r>
      <w:r w:rsidRPr="003E41DF">
        <w:rPr>
          <w:i/>
        </w:rPr>
        <w:t>A Prospective Analysis of the Efficacy and Complications Associated With Deep Sedation With Midazolam During Fiberoptic Bronchoscopy.</w:t>
      </w:r>
      <w:r w:rsidRPr="003E41DF">
        <w:t xml:space="preserve"> J Bronchology Interv Pulmonol, 2016. </w:t>
      </w:r>
      <w:r w:rsidRPr="003E41DF">
        <w:rPr>
          <w:b/>
        </w:rPr>
        <w:t>23</w:t>
      </w:r>
      <w:r w:rsidRPr="003E41DF">
        <w:t>(2): p. 106-11.</w:t>
      </w:r>
    </w:p>
    <w:p w14:paraId="2D83B647" w14:textId="77777777" w:rsidR="003E41DF" w:rsidRPr="003E41DF" w:rsidRDefault="003E41DF" w:rsidP="003E41DF">
      <w:pPr>
        <w:pStyle w:val="EndNoteBibliography"/>
        <w:spacing w:after="0"/>
        <w:ind w:left="720" w:hanging="720"/>
      </w:pPr>
      <w:r w:rsidRPr="003E41DF">
        <w:t>43.</w:t>
      </w:r>
      <w:r w:rsidRPr="003E41DF">
        <w:tab/>
        <w:t xml:space="preserve">Houpt, M., </w:t>
      </w:r>
      <w:r w:rsidRPr="003E41DF">
        <w:rPr>
          <w:i/>
        </w:rPr>
        <w:t>Death following oral sedation.</w:t>
      </w:r>
      <w:r w:rsidRPr="003E41DF">
        <w:t xml:space="preserve"> ASDC J Dent Child, 1988. </w:t>
      </w:r>
      <w:r w:rsidRPr="003E41DF">
        <w:rPr>
          <w:b/>
        </w:rPr>
        <w:t>55</w:t>
      </w:r>
      <w:r w:rsidRPr="003E41DF">
        <w:t>(2): p. 123-4.</w:t>
      </w:r>
    </w:p>
    <w:p w14:paraId="32990C4F" w14:textId="77777777" w:rsidR="003E41DF" w:rsidRPr="003E41DF" w:rsidRDefault="003E41DF" w:rsidP="003E41DF">
      <w:pPr>
        <w:pStyle w:val="EndNoteBibliography"/>
        <w:spacing w:after="0"/>
        <w:ind w:left="720" w:hanging="720"/>
      </w:pPr>
      <w:r w:rsidRPr="003E41DF">
        <w:t>44.</w:t>
      </w:r>
      <w:r w:rsidRPr="003E41DF">
        <w:tab/>
        <w:t xml:space="preserve">Houpt, M.I., </w:t>
      </w:r>
      <w:r w:rsidRPr="003E41DF">
        <w:rPr>
          <w:i/>
        </w:rPr>
        <w:t>Death following sedation.</w:t>
      </w:r>
      <w:r w:rsidRPr="003E41DF">
        <w:t xml:space="preserve"> Pediatr Dent, 1999. </w:t>
      </w:r>
      <w:r w:rsidRPr="003E41DF">
        <w:rPr>
          <w:b/>
        </w:rPr>
        <w:t>21</w:t>
      </w:r>
      <w:r w:rsidRPr="003E41DF">
        <w:t>(1): p. 4.</w:t>
      </w:r>
    </w:p>
    <w:p w14:paraId="02A66B4F" w14:textId="77777777" w:rsidR="003E41DF" w:rsidRPr="003E41DF" w:rsidRDefault="003E41DF" w:rsidP="003E41DF">
      <w:pPr>
        <w:pStyle w:val="EndNoteBibliography"/>
        <w:spacing w:after="0"/>
        <w:ind w:left="720" w:hanging="720"/>
      </w:pPr>
      <w:r w:rsidRPr="003E41DF">
        <w:t>45.</w:t>
      </w:r>
      <w:r w:rsidRPr="003E41DF">
        <w:tab/>
        <w:t xml:space="preserve">Jastak, J.T. and T. Pallasch, </w:t>
      </w:r>
      <w:r w:rsidRPr="003E41DF">
        <w:rPr>
          <w:i/>
        </w:rPr>
        <w:t>Death after chloral hydrate sedation: report of case.</w:t>
      </w:r>
      <w:r w:rsidRPr="003E41DF">
        <w:t xml:space="preserve"> J Am Dent Assoc, 1988. </w:t>
      </w:r>
      <w:r w:rsidRPr="003E41DF">
        <w:rPr>
          <w:b/>
        </w:rPr>
        <w:t>116</w:t>
      </w:r>
      <w:r w:rsidRPr="003E41DF">
        <w:t>(3): p. 345-8.</w:t>
      </w:r>
    </w:p>
    <w:p w14:paraId="5B54155A" w14:textId="77777777" w:rsidR="003E41DF" w:rsidRPr="003E41DF" w:rsidRDefault="003E41DF" w:rsidP="003E41DF">
      <w:pPr>
        <w:pStyle w:val="EndNoteBibliography"/>
        <w:spacing w:after="0"/>
        <w:ind w:left="720" w:hanging="720"/>
      </w:pPr>
      <w:r w:rsidRPr="003E41DF">
        <w:t>46.</w:t>
      </w:r>
      <w:r w:rsidRPr="003E41DF">
        <w:tab/>
        <w:t xml:space="preserve">Lee, H.H., et al., </w:t>
      </w:r>
      <w:r w:rsidRPr="003E41DF">
        <w:rPr>
          <w:i/>
        </w:rPr>
        <w:t>Trends in death associated with pediatric dental sedation and general anesthesia.</w:t>
      </w:r>
      <w:r w:rsidRPr="003E41DF">
        <w:t xml:space="preserve"> Paediatr Anaesth, 2013. </w:t>
      </w:r>
      <w:r w:rsidRPr="003E41DF">
        <w:rPr>
          <w:b/>
        </w:rPr>
        <w:t>23</w:t>
      </w:r>
      <w:r w:rsidRPr="003E41DF">
        <w:t>(8): p. 741-6.</w:t>
      </w:r>
    </w:p>
    <w:p w14:paraId="5D18F19F" w14:textId="77777777" w:rsidR="003E41DF" w:rsidRPr="003E41DF" w:rsidRDefault="003E41DF" w:rsidP="003E41DF">
      <w:pPr>
        <w:pStyle w:val="EndNoteBibliography"/>
        <w:spacing w:after="0"/>
        <w:ind w:left="720" w:hanging="720"/>
      </w:pPr>
      <w:r w:rsidRPr="003E41DF">
        <w:lastRenderedPageBreak/>
        <w:t>47.</w:t>
      </w:r>
      <w:r w:rsidRPr="003E41DF">
        <w:tab/>
        <w:t xml:space="preserve">Nordt, S.P., et al., </w:t>
      </w:r>
      <w:r w:rsidRPr="003E41DF">
        <w:rPr>
          <w:i/>
        </w:rPr>
        <w:t>Pediatric chloral hydrate poisonings and death following outpatient procedural sedation.</w:t>
      </w:r>
      <w:r w:rsidRPr="003E41DF">
        <w:t xml:space="preserve"> J Med Toxicol, 2014. </w:t>
      </w:r>
      <w:r w:rsidRPr="003E41DF">
        <w:rPr>
          <w:b/>
        </w:rPr>
        <w:t>10</w:t>
      </w:r>
      <w:r w:rsidRPr="003E41DF">
        <w:t>(2): p. 219-22.</w:t>
      </w:r>
    </w:p>
    <w:p w14:paraId="3A287D4F" w14:textId="77777777" w:rsidR="003E41DF" w:rsidRPr="003E41DF" w:rsidRDefault="003E41DF" w:rsidP="003E41DF">
      <w:pPr>
        <w:pStyle w:val="EndNoteBibliography"/>
        <w:spacing w:after="0"/>
        <w:ind w:left="720" w:hanging="720"/>
      </w:pPr>
      <w:r w:rsidRPr="003E41DF">
        <w:t>48.</w:t>
      </w:r>
      <w:r w:rsidRPr="003E41DF">
        <w:tab/>
        <w:t xml:space="preserve">Amornyotin, S., </w:t>
      </w:r>
      <w:r w:rsidRPr="003E41DF">
        <w:rPr>
          <w:i/>
        </w:rPr>
        <w:t>Sedation-related complications in gastrointestinal endoscopy.</w:t>
      </w:r>
      <w:r w:rsidRPr="003E41DF">
        <w:t xml:space="preserve"> World J Gastrointest Endosc, 2013. </w:t>
      </w:r>
      <w:r w:rsidRPr="003E41DF">
        <w:rPr>
          <w:b/>
        </w:rPr>
        <w:t>5</w:t>
      </w:r>
      <w:r w:rsidRPr="003E41DF">
        <w:t>(11): p. 527-33.</w:t>
      </w:r>
    </w:p>
    <w:p w14:paraId="26CD1831" w14:textId="77777777" w:rsidR="003E41DF" w:rsidRPr="003E41DF" w:rsidRDefault="003E41DF" w:rsidP="003E41DF">
      <w:pPr>
        <w:pStyle w:val="EndNoteBibliography"/>
        <w:spacing w:after="0"/>
        <w:ind w:left="720" w:hanging="720"/>
      </w:pPr>
      <w:r w:rsidRPr="003E41DF">
        <w:t>49.</w:t>
      </w:r>
      <w:r w:rsidRPr="003E41DF">
        <w:tab/>
        <w:t xml:space="preserve">Agrawal, N., S. Rao, and R. Nair, </w:t>
      </w:r>
      <w:r w:rsidRPr="003E41DF">
        <w:rPr>
          <w:i/>
        </w:rPr>
        <w:t>A death associated with possible propofol infusion syndrome.</w:t>
      </w:r>
      <w:r w:rsidRPr="003E41DF">
        <w:t xml:space="preserve"> Indian J Surg, 2013. </w:t>
      </w:r>
      <w:r w:rsidRPr="003E41DF">
        <w:rPr>
          <w:b/>
        </w:rPr>
        <w:t>75</w:t>
      </w:r>
      <w:r w:rsidRPr="003E41DF">
        <w:t>(Suppl 1): p. 407-8.</w:t>
      </w:r>
    </w:p>
    <w:p w14:paraId="45213350" w14:textId="77777777" w:rsidR="003E41DF" w:rsidRPr="003E41DF" w:rsidRDefault="003E41DF" w:rsidP="003E41DF">
      <w:pPr>
        <w:pStyle w:val="EndNoteBibliography"/>
        <w:spacing w:after="0"/>
        <w:ind w:left="720" w:hanging="720"/>
      </w:pPr>
      <w:r w:rsidRPr="003E41DF">
        <w:t>50.</w:t>
      </w:r>
      <w:r w:rsidRPr="003E41DF">
        <w:tab/>
        <w:t xml:space="preserve">Perrier, N.D., Y. Baerga-Varela, and M.J. Murray, </w:t>
      </w:r>
      <w:r w:rsidRPr="003E41DF">
        <w:rPr>
          <w:i/>
        </w:rPr>
        <w:t>Death related to propofol use in an adult patient.</w:t>
      </w:r>
      <w:r w:rsidRPr="003E41DF">
        <w:t xml:space="preserve"> Crit Care Med, 2000. </w:t>
      </w:r>
      <w:r w:rsidRPr="003E41DF">
        <w:rPr>
          <w:b/>
        </w:rPr>
        <w:t>28</w:t>
      </w:r>
      <w:r w:rsidRPr="003E41DF">
        <w:t>(8): p. 3071-4.</w:t>
      </w:r>
    </w:p>
    <w:p w14:paraId="7A101452" w14:textId="77777777" w:rsidR="003E41DF" w:rsidRPr="003E41DF" w:rsidRDefault="003E41DF" w:rsidP="003E41DF">
      <w:pPr>
        <w:pStyle w:val="EndNoteBibliography"/>
        <w:spacing w:after="0"/>
        <w:ind w:left="720" w:hanging="720"/>
      </w:pPr>
      <w:r w:rsidRPr="003E41DF">
        <w:t>51.</w:t>
      </w:r>
      <w:r w:rsidRPr="003E41DF">
        <w:tab/>
        <w:t xml:space="preserve">Vernooy, K., et al., </w:t>
      </w:r>
      <w:r w:rsidRPr="003E41DF">
        <w:rPr>
          <w:i/>
        </w:rPr>
        <w:t>Electrocardiographic changes predicting sudden death in propofol-related infusion syndrome.</w:t>
      </w:r>
      <w:r w:rsidRPr="003E41DF">
        <w:t xml:space="preserve"> Heart Rhythm, 2006. </w:t>
      </w:r>
      <w:r w:rsidRPr="003E41DF">
        <w:rPr>
          <w:b/>
        </w:rPr>
        <w:t>3</w:t>
      </w:r>
      <w:r w:rsidRPr="003E41DF">
        <w:t>(2): p. 131-7.</w:t>
      </w:r>
    </w:p>
    <w:p w14:paraId="1C646C35" w14:textId="77777777" w:rsidR="003E41DF" w:rsidRPr="003E41DF" w:rsidRDefault="003E41DF" w:rsidP="003E41DF">
      <w:pPr>
        <w:pStyle w:val="EndNoteBibliography"/>
        <w:spacing w:after="0"/>
        <w:ind w:left="720" w:hanging="720"/>
      </w:pPr>
      <w:r w:rsidRPr="003E41DF">
        <w:t>52.</w:t>
      </w:r>
      <w:r w:rsidRPr="003E41DF">
        <w:tab/>
        <w:t xml:space="preserve">Wessel, N. and A. Schirdewan, </w:t>
      </w:r>
      <w:r w:rsidRPr="003E41DF">
        <w:rPr>
          <w:i/>
        </w:rPr>
        <w:t>Toward a prediction of sudden death in propofol-related infusion syndrome.</w:t>
      </w:r>
      <w:r w:rsidRPr="003E41DF">
        <w:t xml:space="preserve"> Heart Rhythm, 2006. </w:t>
      </w:r>
      <w:r w:rsidRPr="003E41DF">
        <w:rPr>
          <w:b/>
        </w:rPr>
        <w:t>3</w:t>
      </w:r>
      <w:r w:rsidRPr="003E41DF">
        <w:t>(2): p. 138-9.</w:t>
      </w:r>
    </w:p>
    <w:p w14:paraId="21FB238F" w14:textId="77777777" w:rsidR="003E41DF" w:rsidRPr="003E41DF" w:rsidRDefault="003E41DF" w:rsidP="003E41DF">
      <w:pPr>
        <w:pStyle w:val="EndNoteBibliography"/>
        <w:spacing w:after="0"/>
        <w:ind w:left="720" w:hanging="720"/>
      </w:pPr>
      <w:r w:rsidRPr="003E41DF">
        <w:t>53.</w:t>
      </w:r>
      <w:r w:rsidRPr="003E41DF">
        <w:tab/>
        <w:t xml:space="preserve">Beitz, A., et al., </w:t>
      </w:r>
      <w:r w:rsidRPr="003E41DF">
        <w:rPr>
          <w:i/>
        </w:rPr>
        <w:t>Capnographic monitoring reduces the incidence of arterial oxygen desaturation and hypoxemia during propofol sedation for colonoscopy: a randomized, controlled study (ColoCap Study).</w:t>
      </w:r>
      <w:r w:rsidRPr="003E41DF">
        <w:t xml:space="preserve"> Am J Gastroenterol, 2012. </w:t>
      </w:r>
      <w:r w:rsidRPr="003E41DF">
        <w:rPr>
          <w:b/>
        </w:rPr>
        <w:t>107</w:t>
      </w:r>
      <w:r w:rsidRPr="003E41DF">
        <w:t>(8): p. 1205-12.</w:t>
      </w:r>
    </w:p>
    <w:p w14:paraId="431BE6A2" w14:textId="77777777" w:rsidR="003E41DF" w:rsidRPr="003E41DF" w:rsidRDefault="003E41DF" w:rsidP="003E41DF">
      <w:pPr>
        <w:pStyle w:val="EndNoteBibliography"/>
        <w:spacing w:after="0"/>
        <w:ind w:left="720" w:hanging="720"/>
      </w:pPr>
      <w:r w:rsidRPr="003E41DF">
        <w:t>54.</w:t>
      </w:r>
      <w:r w:rsidRPr="003E41DF">
        <w:tab/>
        <w:t xml:space="preserve">El Chafic, A.H., G. Eckert, and D.K. Rex, </w:t>
      </w:r>
      <w:r w:rsidRPr="003E41DF">
        <w:rPr>
          <w:i/>
        </w:rPr>
        <w:t>Prospective description of coughing, hemodynamic changes, and oxygen desaturation during endoscopic sedation.</w:t>
      </w:r>
      <w:r w:rsidRPr="003E41DF">
        <w:t xml:space="preserve"> Dig Dis Sci, 2012. </w:t>
      </w:r>
      <w:r w:rsidRPr="003E41DF">
        <w:rPr>
          <w:b/>
        </w:rPr>
        <w:t>57</w:t>
      </w:r>
      <w:r w:rsidRPr="003E41DF">
        <w:t>(7): p. 1899-907.</w:t>
      </w:r>
    </w:p>
    <w:p w14:paraId="5C2B2437" w14:textId="77777777" w:rsidR="003E41DF" w:rsidRPr="003E41DF" w:rsidRDefault="003E41DF" w:rsidP="003E41DF">
      <w:pPr>
        <w:pStyle w:val="EndNoteBibliography"/>
        <w:spacing w:after="0"/>
        <w:ind w:left="720" w:hanging="720"/>
      </w:pPr>
      <w:r w:rsidRPr="003E41DF">
        <w:t>55.</w:t>
      </w:r>
      <w:r w:rsidRPr="003E41DF">
        <w:tab/>
        <w:t xml:space="preserve">Gilger, M.A., et al., </w:t>
      </w:r>
      <w:r w:rsidRPr="003E41DF">
        <w:rPr>
          <w:i/>
        </w:rPr>
        <w:t>Oxygen desaturation and cardiac arrhythmias in children during esophagogastroduodenoscopy using conscious sedation.</w:t>
      </w:r>
      <w:r w:rsidRPr="003E41DF">
        <w:t xml:space="preserve"> Gastrointest Endosc, 1993. </w:t>
      </w:r>
      <w:r w:rsidRPr="003E41DF">
        <w:rPr>
          <w:b/>
        </w:rPr>
        <w:t>39</w:t>
      </w:r>
      <w:r w:rsidRPr="003E41DF">
        <w:t>(3): p. 392-5.</w:t>
      </w:r>
    </w:p>
    <w:p w14:paraId="3E1670BC" w14:textId="77777777" w:rsidR="003E41DF" w:rsidRPr="003E41DF" w:rsidRDefault="003E41DF" w:rsidP="003E41DF">
      <w:pPr>
        <w:pStyle w:val="EndNoteBibliography"/>
        <w:spacing w:after="0"/>
        <w:ind w:left="720" w:hanging="720"/>
      </w:pPr>
      <w:r w:rsidRPr="003E41DF">
        <w:t>56.</w:t>
      </w:r>
      <w:r w:rsidRPr="003E41DF">
        <w:tab/>
        <w:t xml:space="preserve">Hirsch, D.G., J. Tyo, and B.H. Wrotniak, </w:t>
      </w:r>
      <w:r w:rsidRPr="003E41DF">
        <w:rPr>
          <w:i/>
        </w:rPr>
        <w:t>Desaturation in procedural sedation for children with long bone fractures: Does weight status matter?</w:t>
      </w:r>
      <w:r w:rsidRPr="003E41DF">
        <w:t xml:space="preserve"> Am J Emerg Med, 2017. </w:t>
      </w:r>
      <w:r w:rsidRPr="003E41DF">
        <w:rPr>
          <w:b/>
        </w:rPr>
        <w:t>35</w:t>
      </w:r>
      <w:r w:rsidRPr="003E41DF">
        <w:t>(8): p. 1060-1063.</w:t>
      </w:r>
    </w:p>
    <w:p w14:paraId="00A5F23B" w14:textId="77777777" w:rsidR="003E41DF" w:rsidRPr="003E41DF" w:rsidRDefault="003E41DF" w:rsidP="003E41DF">
      <w:pPr>
        <w:pStyle w:val="EndNoteBibliography"/>
        <w:spacing w:after="0"/>
        <w:ind w:left="720" w:hanging="720"/>
      </w:pPr>
      <w:r w:rsidRPr="003E41DF">
        <w:t>57.</w:t>
      </w:r>
      <w:r w:rsidRPr="003E41DF">
        <w:tab/>
        <w:t xml:space="preserve">Hovagim, A.R., et al., </w:t>
      </w:r>
      <w:r w:rsidRPr="003E41DF">
        <w:rPr>
          <w:i/>
        </w:rPr>
        <w:t>Arterial oxygen desaturation in adult dental patients receiving conscious sedation.</w:t>
      </w:r>
      <w:r w:rsidRPr="003E41DF">
        <w:t xml:space="preserve"> J Oral Maxillofac Surg, 1989. </w:t>
      </w:r>
      <w:r w:rsidRPr="003E41DF">
        <w:rPr>
          <w:b/>
        </w:rPr>
        <w:t>47</w:t>
      </w:r>
      <w:r w:rsidRPr="003E41DF">
        <w:t>(9): p. 936-9.</w:t>
      </w:r>
    </w:p>
    <w:p w14:paraId="3862A118" w14:textId="77777777" w:rsidR="003E41DF" w:rsidRPr="003E41DF" w:rsidRDefault="003E41DF" w:rsidP="003E41DF">
      <w:pPr>
        <w:pStyle w:val="EndNoteBibliography"/>
        <w:spacing w:after="0"/>
        <w:ind w:left="720" w:hanging="720"/>
      </w:pPr>
      <w:r w:rsidRPr="003E41DF">
        <w:t>58.</w:t>
      </w:r>
      <w:r w:rsidRPr="003E41DF">
        <w:tab/>
        <w:t xml:space="preserve">Muller, S., et al., </w:t>
      </w:r>
      <w:r w:rsidRPr="003E41DF">
        <w:rPr>
          <w:i/>
        </w:rPr>
        <w:t>Predictive factors of oxygen desaturation of patients submitted to endoscopic retrograde cholangiopancreatography under conscious sedation.</w:t>
      </w:r>
      <w:r w:rsidRPr="003E41DF">
        <w:t xml:space="preserve"> Arq Gastroenterol, 2004. </w:t>
      </w:r>
      <w:r w:rsidRPr="003E41DF">
        <w:rPr>
          <w:b/>
        </w:rPr>
        <w:t>41</w:t>
      </w:r>
      <w:r w:rsidRPr="003E41DF">
        <w:t>(3): p. 162-6.</w:t>
      </w:r>
    </w:p>
    <w:p w14:paraId="335E26DF" w14:textId="77777777" w:rsidR="003E41DF" w:rsidRPr="003E41DF" w:rsidRDefault="003E41DF" w:rsidP="003E41DF">
      <w:pPr>
        <w:pStyle w:val="EndNoteBibliography"/>
        <w:spacing w:after="0"/>
        <w:ind w:left="720" w:hanging="720"/>
      </w:pPr>
      <w:r w:rsidRPr="003E41DF">
        <w:t>59.</w:t>
      </w:r>
      <w:r w:rsidRPr="003E41DF">
        <w:tab/>
        <w:t xml:space="preserve">Rozario, L., D. Sloper, and M.J. Sheridan, </w:t>
      </w:r>
      <w:r w:rsidRPr="003E41DF">
        <w:rPr>
          <w:i/>
        </w:rPr>
        <w:t>Supplemental oxygen during moderate sedation and the occurrence of clinically significant desaturation during endoscopic procedures.</w:t>
      </w:r>
      <w:r w:rsidRPr="003E41DF">
        <w:t xml:space="preserve"> Gastroenterol Nurs, 2008. </w:t>
      </w:r>
      <w:r w:rsidRPr="003E41DF">
        <w:rPr>
          <w:b/>
        </w:rPr>
        <w:t>31</w:t>
      </w:r>
      <w:r w:rsidRPr="003E41DF">
        <w:t>(4): p. 281-5.</w:t>
      </w:r>
    </w:p>
    <w:p w14:paraId="57C5DD92" w14:textId="77777777" w:rsidR="003E41DF" w:rsidRPr="003E41DF" w:rsidRDefault="003E41DF" w:rsidP="003E41DF">
      <w:pPr>
        <w:pStyle w:val="EndNoteBibliography"/>
        <w:spacing w:after="0"/>
        <w:ind w:left="720" w:hanging="720"/>
      </w:pPr>
      <w:r w:rsidRPr="003E41DF">
        <w:t>60.</w:t>
      </w:r>
      <w:r w:rsidRPr="003E41DF">
        <w:tab/>
        <w:t xml:space="preserve">Smith, D.C. and J.F. Crul, </w:t>
      </w:r>
      <w:r w:rsidRPr="003E41DF">
        <w:rPr>
          <w:i/>
        </w:rPr>
        <w:t>Oxygen desaturation following sedation for regional analgesia.</w:t>
      </w:r>
      <w:r w:rsidRPr="003E41DF">
        <w:t xml:space="preserve"> Br J Anaesth, 1989. </w:t>
      </w:r>
      <w:r w:rsidRPr="003E41DF">
        <w:rPr>
          <w:b/>
        </w:rPr>
        <w:t>62</w:t>
      </w:r>
      <w:r w:rsidRPr="003E41DF">
        <w:t>(2): p. 206-9.</w:t>
      </w:r>
    </w:p>
    <w:p w14:paraId="02EDFDC1" w14:textId="77777777" w:rsidR="003E41DF" w:rsidRPr="003E41DF" w:rsidRDefault="003E41DF" w:rsidP="003E41DF">
      <w:pPr>
        <w:pStyle w:val="EndNoteBibliography"/>
        <w:spacing w:after="0"/>
        <w:ind w:left="720" w:hanging="720"/>
      </w:pPr>
      <w:r w:rsidRPr="003E41DF">
        <w:t>61.</w:t>
      </w:r>
      <w:r w:rsidRPr="003E41DF">
        <w:tab/>
        <w:t xml:space="preserve">Yano, H., et al., </w:t>
      </w:r>
      <w:r w:rsidRPr="003E41DF">
        <w:rPr>
          <w:i/>
        </w:rPr>
        <w:t>Oxygen desaturation during sedation for colonoscopy in elderly patients.</w:t>
      </w:r>
      <w:r w:rsidRPr="003E41DF">
        <w:t xml:space="preserve"> Hepatogastroenterology, 1998. </w:t>
      </w:r>
      <w:r w:rsidRPr="003E41DF">
        <w:rPr>
          <w:b/>
        </w:rPr>
        <w:t>45</w:t>
      </w:r>
      <w:r w:rsidRPr="003E41DF">
        <w:t>(24): p. 2138-41.</w:t>
      </w:r>
    </w:p>
    <w:p w14:paraId="5C5A8E5B" w14:textId="77777777" w:rsidR="003E41DF" w:rsidRPr="003E41DF" w:rsidRDefault="003E41DF" w:rsidP="003E41DF">
      <w:pPr>
        <w:pStyle w:val="EndNoteBibliography"/>
        <w:spacing w:after="0"/>
        <w:ind w:left="720" w:hanging="720"/>
      </w:pPr>
      <w:r w:rsidRPr="003E41DF">
        <w:t>62.</w:t>
      </w:r>
      <w:r w:rsidRPr="003E41DF">
        <w:tab/>
        <w:t xml:space="preserve">Maestro Antolin, S., et al., </w:t>
      </w:r>
      <w:r w:rsidRPr="003E41DF">
        <w:rPr>
          <w:i/>
        </w:rPr>
        <w:t>Severe cardiorespiratory complications derived from propofol sedation monitored by an endoscopist.</w:t>
      </w:r>
      <w:r w:rsidRPr="003E41DF">
        <w:t xml:space="preserve"> Rev Esp Enferm Dig, 2018. </w:t>
      </w:r>
      <w:r w:rsidRPr="003E41DF">
        <w:rPr>
          <w:b/>
        </w:rPr>
        <w:t>110</w:t>
      </w:r>
      <w:r w:rsidRPr="003E41DF">
        <w:t>(4): p. 237-239.</w:t>
      </w:r>
    </w:p>
    <w:p w14:paraId="3A5CDD99" w14:textId="77777777" w:rsidR="003E41DF" w:rsidRPr="003E41DF" w:rsidRDefault="003E41DF" w:rsidP="003E41DF">
      <w:pPr>
        <w:pStyle w:val="EndNoteBibliography"/>
        <w:spacing w:after="0"/>
        <w:ind w:left="720" w:hanging="720"/>
      </w:pPr>
      <w:r w:rsidRPr="003E41DF">
        <w:t>63.</w:t>
      </w:r>
      <w:r w:rsidRPr="003E41DF">
        <w:tab/>
        <w:t xml:space="preserve">Kollmann, C.M., W. Schmiegel, and T. Brechmann, </w:t>
      </w:r>
      <w:r w:rsidRPr="003E41DF">
        <w:rPr>
          <w:i/>
        </w:rPr>
        <w:t>Gastrointestinal endoscopy under sedation is associated with pneumonia in older inpatients-results of a retrospective case-control study.</w:t>
      </w:r>
      <w:r w:rsidRPr="003E41DF">
        <w:t xml:space="preserve"> United European Gastroenterol J, 2018. </w:t>
      </w:r>
      <w:r w:rsidRPr="003E41DF">
        <w:rPr>
          <w:b/>
        </w:rPr>
        <w:t>6</w:t>
      </w:r>
      <w:r w:rsidRPr="003E41DF">
        <w:t>(3): p. 382-390.</w:t>
      </w:r>
    </w:p>
    <w:p w14:paraId="542C153F" w14:textId="77777777" w:rsidR="003E41DF" w:rsidRPr="003E41DF" w:rsidRDefault="003E41DF" w:rsidP="003E41DF">
      <w:pPr>
        <w:pStyle w:val="EndNoteBibliography"/>
        <w:spacing w:after="0"/>
        <w:ind w:left="720" w:hanging="720"/>
      </w:pPr>
      <w:r w:rsidRPr="003E41DF">
        <w:t>64.</w:t>
      </w:r>
      <w:r w:rsidRPr="003E41DF">
        <w:tab/>
        <w:t xml:space="preserve">Chye, E.P., et al., </w:t>
      </w:r>
      <w:r w:rsidRPr="003E41DF">
        <w:rPr>
          <w:i/>
        </w:rPr>
        <w:t>Outcomes after same-day oral surgery: a review of 1,180 cases at a major teaching hospital.</w:t>
      </w:r>
      <w:r w:rsidRPr="003E41DF">
        <w:t xml:space="preserve"> J Oral Maxillofac Surg, 1993. </w:t>
      </w:r>
      <w:r w:rsidRPr="003E41DF">
        <w:rPr>
          <w:b/>
        </w:rPr>
        <w:t>51</w:t>
      </w:r>
      <w:r w:rsidRPr="003E41DF">
        <w:t>(8): p. 846-9.</w:t>
      </w:r>
    </w:p>
    <w:p w14:paraId="0F80430E" w14:textId="77777777" w:rsidR="003E41DF" w:rsidRPr="003E41DF" w:rsidRDefault="003E41DF" w:rsidP="003E41DF">
      <w:pPr>
        <w:pStyle w:val="EndNoteBibliography"/>
        <w:spacing w:after="0"/>
        <w:ind w:left="720" w:hanging="720"/>
      </w:pPr>
      <w:r w:rsidRPr="003E41DF">
        <w:t>65.</w:t>
      </w:r>
      <w:r w:rsidRPr="003E41DF">
        <w:tab/>
        <w:t xml:space="preserve">Tae, C.H., et al., </w:t>
      </w:r>
      <w:r w:rsidRPr="003E41DF">
        <w:rPr>
          <w:i/>
        </w:rPr>
        <w:t>Paradoxical reaction to midazolam in patients undergoing endoscopy under sedation: Incidence, risk factors and the effect of flumazenil.</w:t>
      </w:r>
      <w:r w:rsidRPr="003E41DF">
        <w:t xml:space="preserve"> Dig Liver Dis, 2014. </w:t>
      </w:r>
      <w:r w:rsidRPr="003E41DF">
        <w:rPr>
          <w:b/>
        </w:rPr>
        <w:t>46</w:t>
      </w:r>
      <w:r w:rsidRPr="003E41DF">
        <w:t>(8): p. 710-5.</w:t>
      </w:r>
    </w:p>
    <w:p w14:paraId="10296731" w14:textId="77777777" w:rsidR="003E41DF" w:rsidRPr="003E41DF" w:rsidRDefault="003E41DF" w:rsidP="003E41DF">
      <w:pPr>
        <w:pStyle w:val="EndNoteBibliography"/>
        <w:spacing w:after="0"/>
        <w:ind w:left="720" w:hanging="720"/>
      </w:pPr>
      <w:r w:rsidRPr="003E41DF">
        <w:t>66.</w:t>
      </w:r>
      <w:r w:rsidRPr="003E41DF">
        <w:tab/>
        <w:t xml:space="preserve">Jeong, S., et al., </w:t>
      </w:r>
      <w:r w:rsidRPr="003E41DF">
        <w:rPr>
          <w:i/>
        </w:rPr>
        <w:t>Increase of paradoxical excitement response during propofol-induced sedation in hazardous and harmful alcohol drinkers.</w:t>
      </w:r>
      <w:r w:rsidRPr="003E41DF">
        <w:t xml:space="preserve"> Br J Anaesth, 2011. </w:t>
      </w:r>
      <w:r w:rsidRPr="003E41DF">
        <w:rPr>
          <w:b/>
        </w:rPr>
        <w:t>107</w:t>
      </w:r>
      <w:r w:rsidRPr="003E41DF">
        <w:t>(6): p. 930-3.</w:t>
      </w:r>
    </w:p>
    <w:p w14:paraId="5FCA39B6" w14:textId="77777777" w:rsidR="003E41DF" w:rsidRPr="003E41DF" w:rsidRDefault="003E41DF" w:rsidP="003E41DF">
      <w:pPr>
        <w:pStyle w:val="EndNoteBibliography"/>
        <w:ind w:left="720" w:hanging="720"/>
      </w:pPr>
      <w:r w:rsidRPr="003E41DF">
        <w:t>67.</w:t>
      </w:r>
      <w:r w:rsidRPr="003E41DF">
        <w:tab/>
        <w:t xml:space="preserve">Padmanabhan, U., et al., </w:t>
      </w:r>
      <w:r w:rsidRPr="003E41DF">
        <w:rPr>
          <w:i/>
        </w:rPr>
        <w:t>Early cognitive impairment after sedation for colonoscopy: the effect of adding midazolam and/or fentanyl to propofol.</w:t>
      </w:r>
      <w:r w:rsidRPr="003E41DF">
        <w:t xml:space="preserve"> Anesth Analg, 2009. </w:t>
      </w:r>
      <w:r w:rsidRPr="003E41DF">
        <w:rPr>
          <w:b/>
        </w:rPr>
        <w:t>109</w:t>
      </w:r>
      <w:r w:rsidRPr="003E41DF">
        <w:t>(5): p. 1448-55.</w:t>
      </w:r>
    </w:p>
    <w:p w14:paraId="56CE7E8C" w14:textId="43BD4DAA" w:rsidR="00822E75" w:rsidRPr="00822E75" w:rsidRDefault="00AF05A7" w:rsidP="00822E75">
      <w:r>
        <w:lastRenderedPageBreak/>
        <w:fldChar w:fldCharType="end"/>
      </w:r>
    </w:p>
    <w:sectPr w:rsidR="00822E75" w:rsidRPr="00822E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43810"/>
    <w:multiLevelType w:val="hybridMultilevel"/>
    <w:tmpl w:val="DD68A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AB6395"/>
    <w:multiLevelType w:val="hybridMultilevel"/>
    <w:tmpl w:val="EF787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D72B6"/>
    <w:multiLevelType w:val="hybridMultilevel"/>
    <w:tmpl w:val="D19A85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D46CE2"/>
    <w:multiLevelType w:val="hybridMultilevel"/>
    <w:tmpl w:val="8850CF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75230"/>
    <w:multiLevelType w:val="hybridMultilevel"/>
    <w:tmpl w:val="7674A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7E34C3"/>
    <w:multiLevelType w:val="hybridMultilevel"/>
    <w:tmpl w:val="75A24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D7441B"/>
    <w:multiLevelType w:val="hybridMultilevel"/>
    <w:tmpl w:val="75A24C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60539D"/>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7"/>
  </w:num>
  <w:num w:numId="2">
    <w:abstractNumId w:val="5"/>
  </w:num>
  <w:num w:numId="3">
    <w:abstractNumId w:val="3"/>
  </w:num>
  <w:num w:numId="4">
    <w:abstractNumId w:val="4"/>
  </w:num>
  <w:num w:numId="5">
    <w:abstractNumId w:val="1"/>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pw09fz3epd0ce2rr4xssvlfs5tperds55s&quot;&gt;Sedation,Cardioversion&lt;record-ids&gt;&lt;item&gt;2&lt;/item&gt;&lt;item&gt;6&lt;/item&gt;&lt;item&gt;7&lt;/item&gt;&lt;item&gt;9&lt;/item&gt;&lt;item&gt;10&lt;/item&gt;&lt;item&gt;14&lt;/item&gt;&lt;item&gt;21&lt;/item&gt;&lt;item&gt;23&lt;/item&gt;&lt;item&gt;27&lt;/item&gt;&lt;item&gt;30&lt;/item&gt;&lt;item&gt;32&lt;/item&gt;&lt;item&gt;33&lt;/item&gt;&lt;item&gt;34&lt;/item&gt;&lt;item&gt;38&lt;/item&gt;&lt;item&gt;44&lt;/item&gt;&lt;item&gt;46&lt;/item&gt;&lt;item&gt;47&lt;/item&gt;&lt;item&gt;48&lt;/item&gt;&lt;item&gt;50&lt;/item&gt;&lt;item&gt;51&lt;/item&gt;&lt;item&gt;53&lt;/item&gt;&lt;item&gt;54&lt;/item&gt;&lt;item&gt;57&lt;/item&gt;&lt;item&gt;59&lt;/item&gt;&lt;item&gt;61&lt;/item&gt;&lt;item&gt;62&lt;/item&gt;&lt;item&gt;63&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1&lt;/item&gt;&lt;item&gt;93&lt;/item&gt;&lt;item&gt;94&lt;/item&gt;&lt;item&gt;95&lt;/item&gt;&lt;item&gt;96&lt;/item&gt;&lt;item&gt;97&lt;/item&gt;&lt;item&gt;98&lt;/item&gt;&lt;item&gt;99&lt;/item&gt;&lt;item&gt;100&lt;/item&gt;&lt;item&gt;101&lt;/item&gt;&lt;item&gt;102&lt;/item&gt;&lt;item&gt;103&lt;/item&gt;&lt;item&gt;104&lt;/item&gt;&lt;item&gt;105&lt;/item&gt;&lt;item&gt;107&lt;/item&gt;&lt;item&gt;108&lt;/item&gt;&lt;item&gt;109&lt;/item&gt;&lt;/record-ids&gt;&lt;/item&gt;&lt;/Libraries&gt;"/>
  </w:docVars>
  <w:rsids>
    <w:rsidRoot w:val="00D448FF"/>
    <w:rsid w:val="000015D6"/>
    <w:rsid w:val="00004FCF"/>
    <w:rsid w:val="00024639"/>
    <w:rsid w:val="000317A9"/>
    <w:rsid w:val="0006029B"/>
    <w:rsid w:val="0007332C"/>
    <w:rsid w:val="00083DDB"/>
    <w:rsid w:val="0008596C"/>
    <w:rsid w:val="00090853"/>
    <w:rsid w:val="00097510"/>
    <w:rsid w:val="00104652"/>
    <w:rsid w:val="00130EBC"/>
    <w:rsid w:val="00132F99"/>
    <w:rsid w:val="0015105A"/>
    <w:rsid w:val="00153972"/>
    <w:rsid w:val="0015611B"/>
    <w:rsid w:val="001604EA"/>
    <w:rsid w:val="001744D6"/>
    <w:rsid w:val="00175701"/>
    <w:rsid w:val="001A09F2"/>
    <w:rsid w:val="001A6913"/>
    <w:rsid w:val="001C7E02"/>
    <w:rsid w:val="001D0EF1"/>
    <w:rsid w:val="001D2FBD"/>
    <w:rsid w:val="00212838"/>
    <w:rsid w:val="00245543"/>
    <w:rsid w:val="002713F8"/>
    <w:rsid w:val="00271EEB"/>
    <w:rsid w:val="00283091"/>
    <w:rsid w:val="00293FE4"/>
    <w:rsid w:val="002A1DE5"/>
    <w:rsid w:val="002D5DC3"/>
    <w:rsid w:val="00302EF6"/>
    <w:rsid w:val="00352EC4"/>
    <w:rsid w:val="003853AF"/>
    <w:rsid w:val="00390661"/>
    <w:rsid w:val="003B1D6E"/>
    <w:rsid w:val="003C477B"/>
    <w:rsid w:val="003D5E5F"/>
    <w:rsid w:val="003E41DF"/>
    <w:rsid w:val="003F2BA6"/>
    <w:rsid w:val="0041556D"/>
    <w:rsid w:val="004632DD"/>
    <w:rsid w:val="0047066A"/>
    <w:rsid w:val="00476F35"/>
    <w:rsid w:val="0048182D"/>
    <w:rsid w:val="004C205D"/>
    <w:rsid w:val="004D733C"/>
    <w:rsid w:val="0050495A"/>
    <w:rsid w:val="00524ACB"/>
    <w:rsid w:val="00555D95"/>
    <w:rsid w:val="00560DF2"/>
    <w:rsid w:val="00601446"/>
    <w:rsid w:val="006156D3"/>
    <w:rsid w:val="00651AF1"/>
    <w:rsid w:val="0066022D"/>
    <w:rsid w:val="00676F5A"/>
    <w:rsid w:val="006C0B8D"/>
    <w:rsid w:val="00703E16"/>
    <w:rsid w:val="007163E5"/>
    <w:rsid w:val="007362F5"/>
    <w:rsid w:val="00765F33"/>
    <w:rsid w:val="008000DC"/>
    <w:rsid w:val="00806CBD"/>
    <w:rsid w:val="00816CA2"/>
    <w:rsid w:val="00822E75"/>
    <w:rsid w:val="008248DC"/>
    <w:rsid w:val="0083369D"/>
    <w:rsid w:val="00882955"/>
    <w:rsid w:val="0088497D"/>
    <w:rsid w:val="008876DC"/>
    <w:rsid w:val="00897E06"/>
    <w:rsid w:val="008A5D68"/>
    <w:rsid w:val="00937EC9"/>
    <w:rsid w:val="00973FA2"/>
    <w:rsid w:val="009B32B6"/>
    <w:rsid w:val="009B474D"/>
    <w:rsid w:val="009C0006"/>
    <w:rsid w:val="00A11012"/>
    <w:rsid w:val="00A133EA"/>
    <w:rsid w:val="00A54E6F"/>
    <w:rsid w:val="00A81254"/>
    <w:rsid w:val="00A9025A"/>
    <w:rsid w:val="00AD0262"/>
    <w:rsid w:val="00AE5B99"/>
    <w:rsid w:val="00AF05A7"/>
    <w:rsid w:val="00B11147"/>
    <w:rsid w:val="00B167E8"/>
    <w:rsid w:val="00B2410E"/>
    <w:rsid w:val="00B40061"/>
    <w:rsid w:val="00BA3038"/>
    <w:rsid w:val="00BF23E4"/>
    <w:rsid w:val="00BF5B77"/>
    <w:rsid w:val="00BF7555"/>
    <w:rsid w:val="00C04CF1"/>
    <w:rsid w:val="00C52D40"/>
    <w:rsid w:val="00C61C90"/>
    <w:rsid w:val="00C708EF"/>
    <w:rsid w:val="00CE5FF5"/>
    <w:rsid w:val="00CF4568"/>
    <w:rsid w:val="00D11EDF"/>
    <w:rsid w:val="00D448FF"/>
    <w:rsid w:val="00D50D5F"/>
    <w:rsid w:val="00D70454"/>
    <w:rsid w:val="00D762E0"/>
    <w:rsid w:val="00D978D9"/>
    <w:rsid w:val="00DD68D5"/>
    <w:rsid w:val="00DE323A"/>
    <w:rsid w:val="00DF1FF9"/>
    <w:rsid w:val="00E004B9"/>
    <w:rsid w:val="00E17708"/>
    <w:rsid w:val="00EB7E96"/>
    <w:rsid w:val="00EE6A74"/>
    <w:rsid w:val="00F57124"/>
    <w:rsid w:val="00FC1092"/>
    <w:rsid w:val="00FD7601"/>
    <w:rsid w:val="00FE398F"/>
    <w:rsid w:val="00FE3B14"/>
    <w:rsid w:val="00FE50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C8DC7"/>
  <w15:chartTrackingRefBased/>
  <w15:docId w15:val="{64DA456E-6549-4B24-83A3-0BA5F0ED1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05A7"/>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F05A7"/>
    <w:pPr>
      <w:keepNext/>
      <w:keepLines/>
      <w:spacing w:before="40" w:after="0"/>
      <w:ind w:firstLine="360"/>
      <w:outlineLvl w:val="1"/>
    </w:pPr>
    <w:rPr>
      <w:rFonts w:eastAsiaTheme="majorEastAsia"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2">
    <w:name w:val="Style2"/>
    <w:uiPriority w:val="99"/>
    <w:rsid w:val="00390661"/>
    <w:pPr>
      <w:numPr>
        <w:numId w:val="1"/>
      </w:numPr>
    </w:pPr>
  </w:style>
  <w:style w:type="paragraph" w:styleId="ListParagraph">
    <w:name w:val="List Paragraph"/>
    <w:basedOn w:val="Normal"/>
    <w:uiPriority w:val="34"/>
    <w:qFormat/>
    <w:rsid w:val="00D448FF"/>
    <w:pPr>
      <w:ind w:left="720"/>
      <w:contextualSpacing/>
    </w:pPr>
  </w:style>
  <w:style w:type="paragraph" w:styleId="Caption">
    <w:name w:val="caption"/>
    <w:basedOn w:val="Normal"/>
    <w:next w:val="Normal"/>
    <w:uiPriority w:val="35"/>
    <w:unhideWhenUsed/>
    <w:qFormat/>
    <w:rsid w:val="00F57124"/>
    <w:pPr>
      <w:spacing w:after="120" w:line="240" w:lineRule="auto"/>
    </w:pPr>
    <w:rPr>
      <w:i/>
      <w:iCs/>
      <w:color w:val="000000" w:themeColor="text1"/>
      <w:sz w:val="20"/>
      <w:szCs w:val="18"/>
    </w:rPr>
  </w:style>
  <w:style w:type="character" w:customStyle="1" w:styleId="Heading2Char">
    <w:name w:val="Heading 2 Char"/>
    <w:basedOn w:val="DefaultParagraphFont"/>
    <w:link w:val="Heading2"/>
    <w:uiPriority w:val="9"/>
    <w:rsid w:val="00AF05A7"/>
    <w:rPr>
      <w:rFonts w:eastAsiaTheme="majorEastAsia" w:cstheme="majorBidi"/>
      <w:color w:val="000000" w:themeColor="text1"/>
      <w:szCs w:val="26"/>
      <w:u w:val="single"/>
    </w:rPr>
  </w:style>
  <w:style w:type="paragraph" w:customStyle="1" w:styleId="EndNoteBibliographyTitle">
    <w:name w:val="EndNote Bibliography Title"/>
    <w:basedOn w:val="Normal"/>
    <w:link w:val="EndNoteBibliographyTitleChar"/>
    <w:rsid w:val="00AF05A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05A7"/>
    <w:rPr>
      <w:rFonts w:ascii="Calibri" w:hAnsi="Calibri" w:cs="Calibri"/>
      <w:noProof/>
    </w:rPr>
  </w:style>
  <w:style w:type="paragraph" w:customStyle="1" w:styleId="EndNoteBibliography">
    <w:name w:val="EndNote Bibliography"/>
    <w:basedOn w:val="Normal"/>
    <w:link w:val="EndNoteBibliographyChar"/>
    <w:rsid w:val="00AF05A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F05A7"/>
    <w:rPr>
      <w:rFonts w:ascii="Calibri" w:hAnsi="Calibri" w:cs="Calibri"/>
      <w:noProof/>
    </w:rPr>
  </w:style>
  <w:style w:type="character" w:customStyle="1" w:styleId="Heading1Char">
    <w:name w:val="Heading 1 Char"/>
    <w:basedOn w:val="DefaultParagraphFont"/>
    <w:link w:val="Heading1"/>
    <w:uiPriority w:val="9"/>
    <w:rsid w:val="00AF05A7"/>
    <w:rPr>
      <w:rFonts w:eastAsiaTheme="majorEastAsia" w:cstheme="majorBidi"/>
      <w:b/>
      <w:color w:val="000000" w:themeColor="text1"/>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CBDCE-8E4C-4E32-84C3-D7C33BD23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0</Pages>
  <Words>8803</Words>
  <Characters>5018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 Mason</dc:creator>
  <cp:keywords/>
  <dc:description/>
  <cp:lastModifiedBy>Jay Mason</cp:lastModifiedBy>
  <cp:revision>2</cp:revision>
  <cp:lastPrinted>2019-03-27T19:09:00Z</cp:lastPrinted>
  <dcterms:created xsi:type="dcterms:W3CDTF">2019-12-04T20:16:00Z</dcterms:created>
  <dcterms:modified xsi:type="dcterms:W3CDTF">2019-12-04T20:16:00Z</dcterms:modified>
</cp:coreProperties>
</file>